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59FCF94C"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ins w:id="3" w:author="Merritt, David - FS, CO" w:date="2025-04-07T07:21:00Z" w16du:dateUtc="2025-04-07T13:21:00Z">
        <w:r w:rsidR="00B44760">
          <w:rPr>
            <w:rFonts w:ascii="Times New Roman" w:hAnsi="Times New Roman" w:cs="Times New Roman"/>
            <w:sz w:val="24"/>
            <w:szCs w:val="24"/>
          </w:rPr>
          <w:t>-</w:t>
        </w:r>
      </w:ins>
      <w:del w:id="4" w:author="Merritt, David - FS, CO" w:date="2025-04-07T07:21:00Z" w16du:dateUtc="2025-04-07T13:21:00Z">
        <w:r w:rsidRPr="002245EF" w:rsidDel="00B44760">
          <w:rPr>
            <w:rFonts w:ascii="Times New Roman" w:hAnsi="Times New Roman" w:cs="Times New Roman"/>
            <w:sz w:val="24"/>
            <w:szCs w:val="24"/>
          </w:rPr>
          <w:delText xml:space="preserve"> </w:delText>
        </w:r>
      </w:del>
      <w:r w:rsidR="007956F7">
        <w:rPr>
          <w:rFonts w:ascii="Times New Roman" w:hAnsi="Times New Roman" w:cs="Times New Roman"/>
          <w:sz w:val="24"/>
          <w:szCs w:val="24"/>
        </w:rPr>
        <w:t xml:space="preserve">dominated forests </w:t>
      </w:r>
      <w:r w:rsidRPr="002245EF">
        <w:rPr>
          <w:rFonts w:ascii="Times New Roman" w:hAnsi="Times New Roman" w:cs="Times New Roman"/>
          <w:sz w:val="24"/>
          <w:szCs w:val="24"/>
        </w:rPr>
        <w:t xml:space="preserve">i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w:t>
      </w:r>
      <w:commentRangeStart w:id="5"/>
      <w:r w:rsidRPr="002245EF">
        <w:rPr>
          <w:rFonts w:ascii="Times New Roman" w:hAnsi="Times New Roman" w:cs="Times New Roman"/>
          <w:sz w:val="24"/>
          <w:szCs w:val="24"/>
        </w:rPr>
        <w:t xml:space="preserve">that drive them </w:t>
      </w:r>
      <w:commentRangeEnd w:id="5"/>
      <w:r w:rsidR="007956F7">
        <w:rPr>
          <w:rStyle w:val="CommentReference"/>
        </w:rPr>
        <w:commentReference w:id="5"/>
      </w:r>
      <w:r w:rsidRPr="002245EF">
        <w:rPr>
          <w:rFonts w:ascii="Times New Roman" w:hAnsi="Times New Roman" w:cs="Times New Roman"/>
          <w:sz w:val="24"/>
          <w:szCs w:val="24"/>
        </w:rPr>
        <w:t xml:space="preserve">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w:t>
      </w:r>
      <w:commentRangeStart w:id="6"/>
      <w:r w:rsidRPr="002245EF">
        <w:rPr>
          <w:rFonts w:ascii="Times New Roman" w:hAnsi="Times New Roman" w:cs="Times New Roman"/>
          <w:sz w:val="24"/>
          <w:szCs w:val="24"/>
        </w:rPr>
        <w:t>occurred during 2023 winter floods</w:t>
      </w:r>
      <w:commentRangeEnd w:id="6"/>
      <w:r w:rsidR="007956F7">
        <w:rPr>
          <w:rStyle w:val="CommentReference"/>
        </w:rPr>
        <w:commentReference w:id="6"/>
      </w:r>
      <w:r w:rsidRPr="002245EF">
        <w:rPr>
          <w:rFonts w:ascii="Times New Roman" w:hAnsi="Times New Roman" w:cs="Times New Roman"/>
          <w:sz w:val="24"/>
          <w:szCs w:val="24"/>
        </w:rPr>
        <w:t xml:space="preserve"> and dendrochronology to monitor regeneration and to quantify tree age and growth. Verde River Fremont cottonwoods within the riparian zone are young, with the mean age being 25 years old. They continue to add biomass at a constant rate and their growth is significantly </w:t>
      </w:r>
      <w:commentRangeStart w:id="7"/>
      <w:r w:rsidRPr="002245EF">
        <w:rPr>
          <w:rFonts w:ascii="Times New Roman" w:hAnsi="Times New Roman" w:cs="Times New Roman"/>
          <w:sz w:val="24"/>
          <w:szCs w:val="24"/>
        </w:rPr>
        <w:t xml:space="preserve">impacted </w:t>
      </w:r>
      <w:commentRangeEnd w:id="7"/>
      <w:r w:rsidR="007956F7">
        <w:rPr>
          <w:rStyle w:val="CommentReference"/>
        </w:rPr>
        <w:commentReference w:id="7"/>
      </w:r>
      <w:r w:rsidRPr="002245EF">
        <w:rPr>
          <w:rFonts w:ascii="Times New Roman" w:hAnsi="Times New Roman" w:cs="Times New Roman"/>
          <w:sz w:val="24"/>
          <w:szCs w:val="24"/>
        </w:rPr>
        <w:t xml:space="preserve">by summer temperatures and river flows. Seedlings from the 2023 cohort continue to grow rapidly and their survival is governed by a </w:t>
      </w:r>
      <w:commentRangeStart w:id="8"/>
      <w:commentRangeStart w:id="9"/>
      <w:r w:rsidRPr="002245EF">
        <w:rPr>
          <w:rFonts w:ascii="Times New Roman" w:hAnsi="Times New Roman" w:cs="Times New Roman"/>
          <w:sz w:val="24"/>
          <w:szCs w:val="24"/>
        </w:rPr>
        <w:t>diverse</w:t>
      </w:r>
      <w:commentRangeEnd w:id="8"/>
      <w:r w:rsidR="00367065">
        <w:rPr>
          <w:rStyle w:val="CommentReference"/>
        </w:rPr>
        <w:commentReference w:id="8"/>
      </w:r>
      <w:r w:rsidRPr="002245EF">
        <w:rPr>
          <w:rFonts w:ascii="Times New Roman" w:hAnsi="Times New Roman" w:cs="Times New Roman"/>
          <w:sz w:val="24"/>
          <w:szCs w:val="24"/>
        </w:rPr>
        <w:t xml:space="preserve"> set of environmental conditions</w:t>
      </w:r>
      <w:commentRangeEnd w:id="9"/>
      <w:r w:rsidR="007956F7">
        <w:rPr>
          <w:rStyle w:val="CommentReference"/>
        </w:rPr>
        <w:commentReference w:id="9"/>
      </w:r>
      <w:r w:rsidRPr="002245EF">
        <w:rPr>
          <w:rFonts w:ascii="Times New Roman" w:hAnsi="Times New Roman" w:cs="Times New Roman"/>
          <w:sz w:val="24"/>
          <w:szCs w:val="24"/>
        </w:rPr>
        <w:t xml:space="preserve">. Fremont cottonwoods along the Verde </w:t>
      </w:r>
      <w:commentRangeStart w:id="10"/>
      <w:r w:rsidRPr="002245EF">
        <w:rPr>
          <w:rFonts w:ascii="Times New Roman" w:hAnsi="Times New Roman" w:cs="Times New Roman"/>
          <w:sz w:val="24"/>
          <w:szCs w:val="24"/>
        </w:rPr>
        <w:t>require a ten-year flood event to cause regeneration</w:t>
      </w:r>
      <w:commentRangeEnd w:id="10"/>
      <w:r w:rsidR="007956F7">
        <w:rPr>
          <w:rStyle w:val="CommentReference"/>
        </w:rPr>
        <w:commentReference w:id="10"/>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11" w:name="_Toc193890714"/>
      <w:r w:rsidRPr="002245EF">
        <w:rPr>
          <w:rFonts w:ascii="Times New Roman" w:hAnsi="Times New Roman" w:cs="Times New Roman"/>
          <w:sz w:val="24"/>
          <w:szCs w:val="24"/>
        </w:rPr>
        <w:t>Introduction</w:t>
      </w:r>
      <w:bookmarkEnd w:id="11"/>
      <w:r w:rsidR="00A214EA" w:rsidRPr="00A214EA">
        <w:rPr>
          <w:rFonts w:ascii="Times New Roman" w:hAnsi="Times New Roman" w:cs="Times New Roman"/>
          <w:b/>
          <w:bCs/>
          <w:sz w:val="24"/>
          <w:szCs w:val="24"/>
        </w:rPr>
        <w:t xml:space="preserve"> </w:t>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lastRenderedPageBreak/>
        <w:t>Riparian areas</w:t>
      </w:r>
      <w:r w:rsidRPr="00A214EA">
        <w:rPr>
          <w:rFonts w:ascii="Times New Roman" w:hAnsi="Times New Roman" w:cs="Times New Roman"/>
          <w:sz w:val="24"/>
          <w:szCs w:val="24"/>
        </w:rPr>
        <w:t xml:space="preserve"> </w:t>
      </w:r>
    </w:p>
    <w:p w14:paraId="5BCB8C9E" w14:textId="06D6E3B1" w:rsidR="00A214EA" w:rsidRPr="002245EF" w:rsidRDefault="00A214EA" w:rsidP="00A214EA">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5udJUo6E","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ultz et al., 200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701B0AB3" w14:textId="2ADE5FDE" w:rsidR="00A214EA" w:rsidRDefault="00A214EA" w:rsidP="00A214EA">
      <w:pPr>
        <w:pStyle w:val="ListParagraph"/>
        <w:numPr>
          <w:ilvl w:val="0"/>
          <w:numId w:val="24"/>
        </w:numPr>
        <w:spacing w:line="480" w:lineRule="auto"/>
        <w:rPr>
          <w:rFonts w:ascii="Times New Roman" w:hAnsi="Times New Roman" w:cs="Times New Roman"/>
          <w:b/>
          <w:bCs/>
          <w:sz w:val="24"/>
          <w:szCs w:val="24"/>
        </w:rPr>
      </w:pPr>
    </w:p>
    <w:p w14:paraId="43BA3593" w14:textId="2924A3B6" w:rsidR="00A214EA" w:rsidRDefault="00A214EA" w:rsidP="00A214EA">
      <w:pPr>
        <w:pStyle w:val="ListParagraph"/>
        <w:numPr>
          <w:ilvl w:val="0"/>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Broad </w:t>
      </w:r>
      <w:r w:rsidR="00057F69">
        <w:rPr>
          <w:rFonts w:ascii="Times New Roman" w:hAnsi="Times New Roman" w:cs="Times New Roman"/>
          <w:b/>
          <w:bCs/>
          <w:sz w:val="24"/>
          <w:szCs w:val="24"/>
        </w:rPr>
        <w:t>importance</w:t>
      </w:r>
      <w:r>
        <w:rPr>
          <w:rFonts w:ascii="Times New Roman" w:hAnsi="Times New Roman" w:cs="Times New Roman"/>
          <w:b/>
          <w:bCs/>
          <w:sz w:val="24"/>
          <w:szCs w:val="24"/>
        </w:rPr>
        <w:t xml:space="preserve"> about </w:t>
      </w:r>
      <w:proofErr w:type="spellStart"/>
      <w:r>
        <w:rPr>
          <w:rFonts w:ascii="Times New Roman" w:hAnsi="Times New Roman" w:cs="Times New Roman"/>
          <w:b/>
          <w:bCs/>
          <w:sz w:val="24"/>
          <w:szCs w:val="24"/>
        </w:rPr>
        <w:t>PopFre</w:t>
      </w:r>
      <w:proofErr w:type="spellEnd"/>
      <w:r>
        <w:rPr>
          <w:rFonts w:ascii="Times New Roman" w:hAnsi="Times New Roman" w:cs="Times New Roman"/>
          <w:b/>
          <w:bCs/>
          <w:sz w:val="24"/>
          <w:szCs w:val="24"/>
        </w:rPr>
        <w:t xml:space="preserve"> </w:t>
      </w:r>
    </w:p>
    <w:p w14:paraId="5FE77F1A" w14:textId="5A3F6DE7" w:rsidR="005901E8" w:rsidRDefault="005901E8" w:rsidP="005901E8">
      <w:pPr>
        <w:pStyle w:val="ListParagraph"/>
        <w:numPr>
          <w:ilvl w:val="1"/>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Rarity</w:t>
      </w:r>
    </w:p>
    <w:p w14:paraId="0A042C64" w14:textId="4A2A6BCB" w:rsidR="005901E8" w:rsidRPr="00A214EA" w:rsidRDefault="005901E8" w:rsidP="005901E8">
      <w:pPr>
        <w:pStyle w:val="ListParagraph"/>
        <w:numPr>
          <w:ilvl w:val="1"/>
          <w:numId w:val="24"/>
        </w:numPr>
        <w:spacing w:line="480" w:lineRule="auto"/>
        <w:rPr>
          <w:rFonts w:ascii="Times New Roman" w:hAnsi="Times New Roman" w:cs="Times New Roman"/>
          <w:b/>
          <w:bCs/>
          <w:sz w:val="24"/>
          <w:szCs w:val="24"/>
        </w:rPr>
      </w:pPr>
      <w:commentRangeStart w:id="12"/>
      <w:r>
        <w:rPr>
          <w:rFonts w:ascii="Times New Roman" w:hAnsi="Times New Roman" w:cs="Times New Roman"/>
          <w:b/>
          <w:bCs/>
          <w:sz w:val="24"/>
          <w:szCs w:val="24"/>
        </w:rPr>
        <w:t>Importance</w:t>
      </w:r>
      <w:commentRangeEnd w:id="12"/>
      <w:r>
        <w:rPr>
          <w:rStyle w:val="CommentReference"/>
        </w:rPr>
        <w:commentReference w:id="12"/>
      </w:r>
    </w:p>
    <w:p w14:paraId="6506A916" w14:textId="3D78FC69" w:rsidR="00A214EA" w:rsidRPr="002245EF" w:rsidRDefault="00A214EA" w:rsidP="00A214EA">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Riparian forest overview</w:t>
      </w:r>
    </w:p>
    <w:p w14:paraId="2B176D13" w14:textId="5CF771BC" w:rsidR="00A214EA" w:rsidRPr="002245EF"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Fremont cottonwood </w:t>
      </w:r>
      <w:r w:rsidRPr="002245EF">
        <w:rPr>
          <w:rFonts w:ascii="Times New Roman" w:hAnsi="Times New Roman" w:cs="Times New Roman"/>
          <w:i/>
          <w:sz w:val="24"/>
          <w:szCs w:val="24"/>
        </w:rPr>
        <w:t xml:space="preserve">(Populus </w:t>
      </w:r>
      <w:proofErr w:type="spellStart"/>
      <w:r w:rsidRPr="002245EF">
        <w:rPr>
          <w:rFonts w:ascii="Times New Roman" w:hAnsi="Times New Roman" w:cs="Times New Roman"/>
          <w:i/>
          <w:sz w:val="24"/>
          <w:szCs w:val="24"/>
        </w:rPr>
        <w:t>fremontii</w:t>
      </w:r>
      <w:proofErr w:type="spellEnd"/>
      <w:r w:rsidRPr="002245EF">
        <w:rPr>
          <w:rFonts w:ascii="Times New Roman" w:hAnsi="Times New Roman" w:cs="Times New Roman"/>
          <w:sz w:val="24"/>
          <w:szCs w:val="24"/>
        </w:rPr>
        <w:t>) and Goodding’s willow (</w:t>
      </w:r>
      <w:r w:rsidRPr="002245EF">
        <w:rPr>
          <w:rFonts w:ascii="Times New Roman" w:hAnsi="Times New Roman" w:cs="Times New Roman"/>
          <w:i/>
          <w:sz w:val="24"/>
          <w:szCs w:val="24"/>
        </w:rPr>
        <w:t>Salix gooddingii</w:t>
      </w:r>
      <w:r w:rsidRPr="002245EF">
        <w:rPr>
          <w:rFonts w:ascii="Times New Roman" w:hAnsi="Times New Roman" w:cs="Times New Roman"/>
          <w:sz w:val="24"/>
          <w:szCs w:val="24"/>
        </w:rPr>
        <w:t xml:space="preserve">) are major components of riparian forests along the Verde River. </w:t>
      </w:r>
      <w:r>
        <w:rPr>
          <w:rFonts w:ascii="Times New Roman" w:hAnsi="Times New Roman" w:cs="Times New Roman"/>
          <w:sz w:val="24"/>
          <w:szCs w:val="24"/>
        </w:rPr>
        <w:t xml:space="preserve">Cottonwood-willow forests are rare in the Southwest but the Verde River offers one of the largest, contiguous </w:t>
      </w:r>
      <w:proofErr w:type="spellStart"/>
      <w:proofErr w:type="gramStart"/>
      <w:r>
        <w:rPr>
          <w:rFonts w:ascii="Times New Roman" w:hAnsi="Times New Roman" w:cs="Times New Roman"/>
          <w:sz w:val="24"/>
          <w:szCs w:val="24"/>
        </w:rPr>
        <w:t>stands.</w:t>
      </w:r>
      <w:r w:rsidRPr="002245EF">
        <w:rPr>
          <w:rFonts w:ascii="Times New Roman" w:hAnsi="Times New Roman" w:cs="Times New Roman"/>
          <w:sz w:val="24"/>
          <w:szCs w:val="24"/>
          <w:highlight w:val="yellow"/>
        </w:rPr>
        <w:t>FREMONT</w:t>
      </w:r>
      <w:proofErr w:type="spellEnd"/>
      <w:proofErr w:type="gramEnd"/>
      <w:r w:rsidRPr="002245EF">
        <w:rPr>
          <w:rFonts w:ascii="Times New Roman" w:hAnsi="Times New Roman" w:cs="Times New Roman"/>
          <w:sz w:val="24"/>
          <w:szCs w:val="24"/>
          <w:highlight w:val="yellow"/>
        </w:rPr>
        <w:t xml:space="preserve"> COTTONWOOD </w:t>
      </w:r>
      <w:commentRangeStart w:id="13"/>
      <w:r w:rsidRPr="002245EF">
        <w:rPr>
          <w:rFonts w:ascii="Times New Roman" w:hAnsi="Times New Roman" w:cs="Times New Roman"/>
          <w:sz w:val="24"/>
          <w:szCs w:val="24"/>
          <w:highlight w:val="yellow"/>
        </w:rPr>
        <w:t>IMPORTANCE</w:t>
      </w:r>
      <w:commentRangeEnd w:id="13"/>
      <w:r>
        <w:rPr>
          <w:rStyle w:val="CommentReference"/>
        </w:rPr>
        <w:commentReference w:id="13"/>
      </w:r>
    </w:p>
    <w:p w14:paraId="3CC04DEA" w14:textId="77777777" w:rsidR="00A214EA" w:rsidRPr="002245EF" w:rsidRDefault="00A214EA" w:rsidP="00A214EA">
      <w:pPr>
        <w:pStyle w:val="ListParagraph"/>
        <w:numPr>
          <w:ilvl w:val="0"/>
          <w:numId w:val="23"/>
        </w:num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One of Fremont cottonwoods most studied impacts is on bird habitat. </w:t>
      </w:r>
    </w:p>
    <w:p w14:paraId="6B77B534" w14:textId="68243C04" w:rsidR="00C502E4" w:rsidRPr="005901E8" w:rsidRDefault="00C502E4" w:rsidP="005901E8">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Older and mature forests are important habitat to </w:t>
      </w:r>
      <w:commentRangeStart w:id="14"/>
      <w:r>
        <w:rPr>
          <w:rFonts w:ascii="Times New Roman" w:hAnsi="Times New Roman" w:cs="Times New Roman"/>
          <w:sz w:val="24"/>
          <w:szCs w:val="24"/>
        </w:rPr>
        <w:t xml:space="preserve">bats </w:t>
      </w:r>
      <w:commentRangeEnd w:id="14"/>
      <w:r>
        <w:rPr>
          <w:rStyle w:val="CommentReference"/>
        </w:rPr>
        <w:commentReference w:id="14"/>
      </w:r>
      <w:r w:rsidR="005901E8">
        <w:rPr>
          <w:rFonts w:ascii="Times New Roman" w:hAnsi="Times New Roman" w:cs="Times New Roman"/>
          <w:sz w:val="24"/>
          <w:szCs w:val="24"/>
        </w:rPr>
        <w:t xml:space="preserve"> as well as support more </w:t>
      </w:r>
      <w:proofErr w:type="spellStart"/>
      <w:r w:rsidR="005901E8">
        <w:rPr>
          <w:rFonts w:ascii="Times New Roman" w:hAnsi="Times New Roman" w:cs="Times New Roman"/>
          <w:sz w:val="24"/>
          <w:szCs w:val="24"/>
        </w:rPr>
        <w:t>Neartic-Neotropic</w:t>
      </w:r>
      <w:proofErr w:type="spellEnd"/>
      <w:r w:rsidR="005901E8">
        <w:rPr>
          <w:rFonts w:ascii="Times New Roman" w:hAnsi="Times New Roman" w:cs="Times New Roman"/>
          <w:sz w:val="24"/>
          <w:szCs w:val="24"/>
        </w:rPr>
        <w:t xml:space="preserve"> migrants avian than </w:t>
      </w:r>
      <w:commentRangeStart w:id="15"/>
      <w:r w:rsidRPr="005901E8">
        <w:rPr>
          <w:rFonts w:ascii="Times New Roman" w:hAnsi="Times New Roman" w:cs="Times New Roman"/>
          <w:sz w:val="24"/>
          <w:szCs w:val="24"/>
        </w:rPr>
        <w:t>tamarisk</w:t>
      </w:r>
      <w:commentRangeEnd w:id="15"/>
      <w:r>
        <w:rPr>
          <w:rStyle w:val="CommentReference"/>
        </w:rPr>
        <w:commentReference w:id="15"/>
      </w:r>
    </w:p>
    <w:p w14:paraId="77B35126" w14:textId="52E646F7" w:rsidR="005E2653" w:rsidRPr="002245EF" w:rsidRDefault="005E2653" w:rsidP="005E2653">
      <w:pPr>
        <w:pStyle w:val="ListParagraph"/>
        <w:numPr>
          <w:ilvl w:val="0"/>
          <w:numId w:val="23"/>
        </w:numPr>
        <w:spacing w:line="480" w:lineRule="auto"/>
        <w:rPr>
          <w:rFonts w:ascii="Times New Roman" w:hAnsi="Times New Roman" w:cs="Times New Roman"/>
          <w:sz w:val="24"/>
          <w:szCs w:val="24"/>
        </w:rPr>
      </w:pPr>
      <w:commentRangeStart w:id="16"/>
      <w:r>
        <w:rPr>
          <w:rFonts w:ascii="Times New Roman" w:hAnsi="Times New Roman" w:cs="Times New Roman"/>
          <w:sz w:val="24"/>
          <w:szCs w:val="24"/>
        </w:rPr>
        <w:t>Phreatophytes</w:t>
      </w:r>
      <w:commentRangeEnd w:id="16"/>
      <w:r>
        <w:rPr>
          <w:rStyle w:val="CommentReference"/>
        </w:rPr>
        <w:commentReference w:id="16"/>
      </w:r>
    </w:p>
    <w:p w14:paraId="187B5BBC" w14:textId="77777777"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Stromberg (1993) describes Fremont cottonwood and Goodding willow ecology in Arizona. Fremont cottonwoods ar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701977E8" w14:textId="62BEDBA5" w:rsidR="00E871C0" w:rsidRDefault="00A214EA" w:rsidP="00E871C0">
      <w:pPr>
        <w:tabs>
          <w:tab w:val="left" w:pos="5445"/>
        </w:tabs>
        <w:spacing w:line="480" w:lineRule="auto"/>
        <w:rPr>
          <w:rFonts w:ascii="Times New Roman" w:hAnsi="Times New Roman" w:cs="Times New Roman"/>
          <w:sz w:val="24"/>
          <w:szCs w:val="24"/>
        </w:rPr>
      </w:pPr>
      <w:r w:rsidRPr="00D75EBC">
        <w:rPr>
          <w:rFonts w:ascii="Times New Roman" w:hAnsi="Times New Roman" w:cs="Times New Roman"/>
          <w:sz w:val="24"/>
          <w:szCs w:val="24"/>
          <w:highlight w:val="yellow"/>
        </w:rPr>
        <w:t>-Factors that impact cottonwood establishment</w:t>
      </w:r>
    </w:p>
    <w:p w14:paraId="64569459" w14:textId="1D30BBDA" w:rsidR="00E871C0" w:rsidRDefault="00E871C0" w:rsidP="00E871C0">
      <w:pPr>
        <w:pStyle w:val="ListParagraph"/>
        <w:numPr>
          <w:ilvl w:val="0"/>
          <w:numId w:val="23"/>
        </w:numPr>
        <w:tabs>
          <w:tab w:val="left" w:pos="5445"/>
        </w:tabs>
        <w:spacing w:line="480" w:lineRule="auto"/>
        <w:rPr>
          <w:rFonts w:ascii="Times New Roman" w:hAnsi="Times New Roman" w:cs="Times New Roman"/>
          <w:sz w:val="24"/>
          <w:szCs w:val="24"/>
        </w:rPr>
      </w:pPr>
      <w:r w:rsidRPr="00E871C0">
        <w:rPr>
          <w:rFonts w:ascii="Times New Roman" w:hAnsi="Times New Roman" w:cs="Times New Roman"/>
          <w:sz w:val="24"/>
          <w:szCs w:val="24"/>
        </w:rPr>
        <w:t>Cottonwood</w:t>
      </w:r>
      <w:r w:rsidR="00A36451">
        <w:rPr>
          <w:rFonts w:ascii="Times New Roman" w:hAnsi="Times New Roman" w:cs="Times New Roman"/>
          <w:sz w:val="24"/>
          <w:szCs w:val="24"/>
        </w:rPr>
        <w:t xml:space="preserve"> seedlings</w:t>
      </w:r>
      <w:r w:rsidRPr="00E871C0">
        <w:rPr>
          <w:rFonts w:ascii="Times New Roman" w:hAnsi="Times New Roman" w:cs="Times New Roman"/>
          <w:sz w:val="24"/>
          <w:szCs w:val="24"/>
        </w:rPr>
        <w:t xml:space="preserve"> are sensitive to groundwater level </w:t>
      </w:r>
      <w:commentRangeStart w:id="17"/>
      <w:commentRangeStart w:id="18"/>
      <w:r w:rsidRPr="00E871C0">
        <w:rPr>
          <w:rFonts w:ascii="Times New Roman" w:hAnsi="Times New Roman" w:cs="Times New Roman"/>
          <w:sz w:val="24"/>
          <w:szCs w:val="24"/>
        </w:rPr>
        <w:t>decline</w:t>
      </w:r>
      <w:commentRangeEnd w:id="17"/>
      <w:r>
        <w:rPr>
          <w:rStyle w:val="CommentReference"/>
        </w:rPr>
        <w:commentReference w:id="17"/>
      </w:r>
      <w:commentRangeEnd w:id="18"/>
      <w:r>
        <w:rPr>
          <w:rStyle w:val="CommentReference"/>
        </w:rPr>
        <w:commentReference w:id="18"/>
      </w:r>
    </w:p>
    <w:p w14:paraId="747CD846" w14:textId="0ADAFBCA" w:rsidR="00E871C0" w:rsidRDefault="00003BED" w:rsidP="00E871C0">
      <w:pPr>
        <w:pStyle w:val="ListParagraph"/>
        <w:numPr>
          <w:ilvl w:val="0"/>
          <w:numId w:val="23"/>
        </w:numPr>
        <w:tabs>
          <w:tab w:val="left" w:pos="5445"/>
        </w:tabs>
        <w:spacing w:line="480" w:lineRule="auto"/>
        <w:rPr>
          <w:rFonts w:ascii="Times New Roman" w:hAnsi="Times New Roman" w:cs="Times New Roman"/>
          <w:sz w:val="24"/>
          <w:szCs w:val="24"/>
        </w:rPr>
      </w:pPr>
      <w:r>
        <w:rPr>
          <w:rFonts w:ascii="Times New Roman" w:hAnsi="Times New Roman" w:cs="Times New Roman"/>
          <w:sz w:val="24"/>
          <w:szCs w:val="24"/>
        </w:rPr>
        <w:t xml:space="preserve">Inter and intraspecies competition can also impact. </w:t>
      </w:r>
      <w:r w:rsidR="00E871C0">
        <w:rPr>
          <w:rFonts w:ascii="Times New Roman" w:hAnsi="Times New Roman" w:cs="Times New Roman"/>
          <w:sz w:val="24"/>
          <w:szCs w:val="24"/>
        </w:rPr>
        <w:t xml:space="preserve">Seedlings </w:t>
      </w:r>
      <w:r w:rsidR="00A003B7">
        <w:rPr>
          <w:rFonts w:ascii="Times New Roman" w:hAnsi="Times New Roman" w:cs="Times New Roman"/>
          <w:sz w:val="24"/>
          <w:szCs w:val="24"/>
        </w:rPr>
        <w:t>also</w:t>
      </w:r>
      <w:r w:rsidR="00E871C0">
        <w:rPr>
          <w:rFonts w:ascii="Times New Roman" w:hAnsi="Times New Roman" w:cs="Times New Roman"/>
          <w:sz w:val="24"/>
          <w:szCs w:val="24"/>
        </w:rPr>
        <w:t xml:space="preserve"> grow best when they are at least 15 cm </w:t>
      </w:r>
      <w:commentRangeStart w:id="19"/>
      <w:r w:rsidR="00E871C0">
        <w:rPr>
          <w:rFonts w:ascii="Times New Roman" w:hAnsi="Times New Roman" w:cs="Times New Roman"/>
          <w:sz w:val="24"/>
          <w:szCs w:val="24"/>
        </w:rPr>
        <w:t>apart</w:t>
      </w:r>
      <w:commentRangeEnd w:id="19"/>
      <w:r w:rsidR="00E871C0">
        <w:rPr>
          <w:rStyle w:val="CommentReference"/>
        </w:rPr>
        <w:commentReference w:id="19"/>
      </w:r>
      <w:r w:rsidR="00E871C0">
        <w:rPr>
          <w:rFonts w:ascii="Times New Roman" w:hAnsi="Times New Roman" w:cs="Times New Roman"/>
          <w:sz w:val="24"/>
          <w:szCs w:val="24"/>
        </w:rPr>
        <w:t>.</w:t>
      </w:r>
    </w:p>
    <w:p w14:paraId="5848FE28" w14:textId="66647832" w:rsidR="00E871C0" w:rsidRDefault="00E871C0" w:rsidP="00E871C0">
      <w:pPr>
        <w:pStyle w:val="ListParagraph"/>
        <w:numPr>
          <w:ilvl w:val="0"/>
          <w:numId w:val="23"/>
        </w:numPr>
        <w:tabs>
          <w:tab w:val="left" w:pos="5445"/>
        </w:tabs>
        <w:spacing w:line="480" w:lineRule="auto"/>
        <w:rPr>
          <w:rFonts w:ascii="Times New Roman" w:hAnsi="Times New Roman" w:cs="Times New Roman"/>
          <w:sz w:val="24"/>
          <w:szCs w:val="24"/>
        </w:rPr>
      </w:pPr>
      <w:r>
        <w:rPr>
          <w:rFonts w:ascii="Times New Roman" w:hAnsi="Times New Roman" w:cs="Times New Roman"/>
          <w:sz w:val="24"/>
          <w:szCs w:val="24"/>
        </w:rPr>
        <w:t xml:space="preserve">Inundation and temperature also impact seedling </w:t>
      </w:r>
      <w:commentRangeStart w:id="20"/>
      <w:r>
        <w:rPr>
          <w:rFonts w:ascii="Times New Roman" w:hAnsi="Times New Roman" w:cs="Times New Roman"/>
          <w:sz w:val="24"/>
          <w:szCs w:val="24"/>
        </w:rPr>
        <w:t>survivorship</w:t>
      </w:r>
      <w:commentRangeEnd w:id="20"/>
      <w:r>
        <w:rPr>
          <w:rStyle w:val="CommentReference"/>
        </w:rPr>
        <w:commentReference w:id="20"/>
      </w:r>
    </w:p>
    <w:p w14:paraId="432A412A" w14:textId="4C8C5FA2" w:rsidR="00E871C0" w:rsidRDefault="005E2653" w:rsidP="00E871C0">
      <w:pPr>
        <w:pStyle w:val="ListParagraph"/>
        <w:numPr>
          <w:ilvl w:val="0"/>
          <w:numId w:val="23"/>
        </w:numPr>
        <w:tabs>
          <w:tab w:val="left" w:pos="5445"/>
        </w:tabs>
        <w:spacing w:line="480" w:lineRule="auto"/>
        <w:rPr>
          <w:rFonts w:ascii="Times New Roman" w:hAnsi="Times New Roman" w:cs="Times New Roman"/>
          <w:sz w:val="24"/>
          <w:szCs w:val="24"/>
        </w:rPr>
      </w:pPr>
      <w:r>
        <w:rPr>
          <w:rFonts w:ascii="Times New Roman" w:hAnsi="Times New Roman" w:cs="Times New Roman"/>
          <w:sz w:val="24"/>
          <w:szCs w:val="24"/>
        </w:rPr>
        <w:t xml:space="preserve">Cottonwood seedlings are also able to outcompete tamarisk </w:t>
      </w:r>
      <w:commentRangeStart w:id="21"/>
      <w:r>
        <w:rPr>
          <w:rFonts w:ascii="Times New Roman" w:hAnsi="Times New Roman" w:cs="Times New Roman"/>
          <w:sz w:val="24"/>
          <w:szCs w:val="24"/>
        </w:rPr>
        <w:t>species</w:t>
      </w:r>
      <w:commentRangeEnd w:id="21"/>
      <w:r>
        <w:rPr>
          <w:rStyle w:val="CommentReference"/>
        </w:rPr>
        <w:commentReference w:id="21"/>
      </w:r>
    </w:p>
    <w:p w14:paraId="3B2B92F8" w14:textId="77777777" w:rsidR="005E2653" w:rsidRPr="00E871C0" w:rsidRDefault="005E2653" w:rsidP="00E871C0">
      <w:pPr>
        <w:pStyle w:val="ListParagraph"/>
        <w:numPr>
          <w:ilvl w:val="0"/>
          <w:numId w:val="23"/>
        </w:numPr>
        <w:tabs>
          <w:tab w:val="left" w:pos="5445"/>
        </w:tabs>
        <w:spacing w:line="480" w:lineRule="auto"/>
        <w:rPr>
          <w:rFonts w:ascii="Times New Roman" w:hAnsi="Times New Roman" w:cs="Times New Roman"/>
          <w:sz w:val="24"/>
          <w:szCs w:val="24"/>
        </w:rPr>
      </w:pPr>
    </w:p>
    <w:p w14:paraId="7FDD3800" w14:textId="622E6806"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generation of Fremont cottonwood and Goodding willow occurs sporadically in Arizona. A study in Southern Arizona showed that regeneration occurred only about every 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ins w:id="22" w:author="D.Merritt" w:date="2025-03-16T12:57:00Z">
        <w:r w:rsidRPr="002245EF">
          <w:rPr>
            <w:rFonts w:ascii="Times New Roman" w:hAnsi="Times New Roman" w:cs="Times New Roman"/>
            <w:sz w:val="24"/>
            <w:szCs w:val="24"/>
          </w:rPr>
          <w:t>.</w:t>
        </w:r>
      </w:ins>
      <w:del w:id="23" w:author="D.Merritt" w:date="2025-03-16T12:57:00Z">
        <w:r w:rsidRPr="002245EF">
          <w:rPr>
            <w:rFonts w:ascii="Times New Roman" w:hAnsi="Times New Roman" w:cs="Times New Roman"/>
            <w:sz w:val="24"/>
            <w:szCs w:val="24"/>
          </w:rPr>
          <w:delText>.</w:delText>
        </w:r>
      </w:del>
      <w:r w:rsidRPr="002245EF">
        <w:rPr>
          <w:rFonts w:ascii="Times New Roman" w:hAnsi="Times New Roman" w:cs="Times New Roman"/>
          <w:sz w:val="24"/>
          <w:szCs w:val="24"/>
        </w:rPr>
        <w:t xml:space="preserve"> Because most of the Verde River is unregulated and largely free-flowing, native species still dominate riparian areas.  </w:t>
      </w:r>
      <w:commentRangeStart w:id="24"/>
      <w:r w:rsidRPr="002245EF">
        <w:rPr>
          <w:rFonts w:ascii="Times New Roman" w:hAnsi="Times New Roman" w:cs="Times New Roman"/>
          <w:sz w:val="24"/>
          <w:szCs w:val="24"/>
        </w:rPr>
        <w:t xml:space="preserve">Age class </w:t>
      </w:r>
      <w:commentRangeEnd w:id="24"/>
      <w:r>
        <w:rPr>
          <w:rStyle w:val="CommentReference"/>
        </w:rPr>
        <w:commentReference w:id="24"/>
      </w:r>
      <w:r w:rsidRPr="002245EF">
        <w:rPr>
          <w:rFonts w:ascii="Times New Roman" w:hAnsi="Times New Roman" w:cs="Times New Roman"/>
          <w:sz w:val="24"/>
          <w:szCs w:val="24"/>
        </w:rPr>
        <w:t xml:space="preserve">structure is very diverse among riparian trees along the Verde River. Stands of Fremont cottonwood and Goodding’s willow often occur in spatially separate, but same age cohorts with younger stands closer to the active channel and older stands extending up to 200 meters away (Stromberg, 1993). </w:t>
      </w:r>
    </w:p>
    <w:p w14:paraId="0310B4F1" w14:textId="0F744804" w:rsidR="005E2653" w:rsidRDefault="005E2653" w:rsidP="00A214EA">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reats</w:t>
      </w:r>
    </w:p>
    <w:p w14:paraId="27B86B64" w14:textId="77777777" w:rsidR="008625F9" w:rsidRDefault="008625F9" w:rsidP="008625F9">
      <w:pPr>
        <w:spacing w:line="480" w:lineRule="auto"/>
        <w:ind w:firstLine="720"/>
        <w:rPr>
          <w:rFonts w:ascii="Times New Roman" w:hAnsi="Times New Roman" w:cs="Times New Roman"/>
          <w:sz w:val="24"/>
          <w:szCs w:val="24"/>
        </w:rPr>
      </w:pPr>
      <w:r>
        <w:rPr>
          <w:rFonts w:ascii="Times New Roman" w:hAnsi="Times New Roman" w:cs="Times New Roman"/>
          <w:sz w:val="24"/>
          <w:szCs w:val="24"/>
        </w:rPr>
        <w:t>Invasives</w:t>
      </w:r>
      <w:r w:rsidRPr="008625F9">
        <w:rPr>
          <w:rFonts w:ascii="Times New Roman" w:hAnsi="Times New Roman" w:cs="Times New Roman"/>
          <w:sz w:val="24"/>
          <w:szCs w:val="24"/>
        </w:rPr>
        <w:t xml:space="preserve"> </w:t>
      </w:r>
    </w:p>
    <w:p w14:paraId="5D4A619E" w14:textId="19C2AB50" w:rsidR="008625F9" w:rsidRPr="008625F9" w:rsidRDefault="008625F9" w:rsidP="008625F9">
      <w:pPr>
        <w:pStyle w:val="ListParagraph"/>
        <w:numPr>
          <w:ilvl w:val="0"/>
          <w:numId w:val="23"/>
        </w:numPr>
        <w:spacing w:line="480" w:lineRule="auto"/>
        <w:rPr>
          <w:rFonts w:ascii="Times New Roman" w:hAnsi="Times New Roman" w:cs="Times New Roman"/>
          <w:sz w:val="24"/>
          <w:szCs w:val="24"/>
        </w:rPr>
      </w:pPr>
      <w:r w:rsidRPr="008625F9">
        <w:rPr>
          <w:rFonts w:ascii="Times New Roman" w:hAnsi="Times New Roman" w:cs="Times New Roman"/>
          <w:sz w:val="24"/>
          <w:szCs w:val="24"/>
        </w:rPr>
        <w:t>Invasive species such as tamarisk (</w:t>
      </w:r>
      <w:r w:rsidRPr="008625F9">
        <w:rPr>
          <w:rFonts w:ascii="Times New Roman" w:hAnsi="Times New Roman" w:cs="Times New Roman"/>
          <w:i/>
          <w:iCs/>
          <w:sz w:val="24"/>
          <w:szCs w:val="24"/>
        </w:rPr>
        <w:t>Tamaris spp.</w:t>
      </w:r>
      <w:r w:rsidRPr="008625F9">
        <w:rPr>
          <w:rFonts w:ascii="Times New Roman" w:hAnsi="Times New Roman" w:cs="Times New Roman"/>
          <w:sz w:val="24"/>
          <w:szCs w:val="24"/>
        </w:rPr>
        <w:t xml:space="preserve">) and </w:t>
      </w:r>
      <w:commentRangeStart w:id="25"/>
      <w:r w:rsidRPr="008625F9">
        <w:rPr>
          <w:rFonts w:ascii="Times New Roman" w:hAnsi="Times New Roman" w:cs="Times New Roman"/>
          <w:sz w:val="24"/>
          <w:szCs w:val="24"/>
        </w:rPr>
        <w:t xml:space="preserve">Arundo </w:t>
      </w:r>
      <w:commentRangeEnd w:id="25"/>
      <w:r>
        <w:rPr>
          <w:rStyle w:val="CommentReference"/>
        </w:rPr>
        <w:commentReference w:id="25"/>
      </w:r>
      <w:r w:rsidRPr="008625F9">
        <w:rPr>
          <w:rFonts w:ascii="Times New Roman" w:hAnsi="Times New Roman" w:cs="Times New Roman"/>
          <w:sz w:val="24"/>
          <w:szCs w:val="24"/>
        </w:rPr>
        <w:t>(</w:t>
      </w:r>
      <w:r w:rsidRPr="008625F9">
        <w:rPr>
          <w:rFonts w:ascii="Times New Roman" w:hAnsi="Times New Roman" w:cs="Times New Roman"/>
          <w:i/>
          <w:iCs/>
          <w:sz w:val="24"/>
          <w:szCs w:val="24"/>
        </w:rPr>
        <w:t xml:space="preserve">Arundo </w:t>
      </w:r>
      <w:proofErr w:type="spellStart"/>
      <w:r w:rsidRPr="008625F9">
        <w:rPr>
          <w:rFonts w:ascii="Times New Roman" w:hAnsi="Times New Roman" w:cs="Times New Roman"/>
          <w:i/>
          <w:iCs/>
          <w:sz w:val="24"/>
          <w:szCs w:val="24"/>
        </w:rPr>
        <w:t>donax</w:t>
      </w:r>
      <w:proofErr w:type="spellEnd"/>
      <w:r w:rsidRPr="008625F9">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8625F9">
        <w:rPr>
          <w:rFonts w:ascii="Times New Roman" w:hAnsi="Times New Roman" w:cs="Times New Roman"/>
          <w:sz w:val="24"/>
          <w:szCs w:val="24"/>
        </w:rPr>
        <w:fldChar w:fldCharType="begin"/>
      </w:r>
      <w:r w:rsidRPr="008625F9">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8625F9">
        <w:rPr>
          <w:rFonts w:ascii="Times New Roman" w:hAnsi="Times New Roman" w:cs="Times New Roman"/>
          <w:sz w:val="24"/>
          <w:szCs w:val="24"/>
        </w:rPr>
        <w:fldChar w:fldCharType="separate"/>
      </w:r>
      <w:r w:rsidRPr="008625F9">
        <w:rPr>
          <w:rFonts w:ascii="Times New Roman" w:hAnsi="Times New Roman" w:cs="Times New Roman"/>
          <w:sz w:val="24"/>
        </w:rPr>
        <w:t>(Johnson et al. 2010)</w:t>
      </w:r>
      <w:r w:rsidRPr="008625F9">
        <w:rPr>
          <w:rFonts w:ascii="Times New Roman" w:hAnsi="Times New Roman" w:cs="Times New Roman"/>
          <w:sz w:val="24"/>
          <w:szCs w:val="24"/>
        </w:rPr>
        <w:fldChar w:fldCharType="end"/>
      </w:r>
      <w:r w:rsidRPr="008625F9">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8625F9">
        <w:rPr>
          <w:rFonts w:ascii="Times New Roman" w:hAnsi="Times New Roman" w:cs="Times New Roman"/>
          <w:sz w:val="24"/>
          <w:szCs w:val="24"/>
        </w:rPr>
        <w:fldChar w:fldCharType="begin"/>
      </w:r>
      <w:r w:rsidRPr="008625F9">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8625F9">
        <w:rPr>
          <w:rFonts w:ascii="Times New Roman" w:hAnsi="Times New Roman" w:cs="Times New Roman"/>
          <w:sz w:val="24"/>
          <w:szCs w:val="24"/>
        </w:rPr>
        <w:fldChar w:fldCharType="separate"/>
      </w:r>
      <w:r w:rsidRPr="008625F9">
        <w:rPr>
          <w:rFonts w:ascii="Times New Roman" w:hAnsi="Times New Roman" w:cs="Times New Roman"/>
          <w:sz w:val="24"/>
        </w:rPr>
        <w:t>(Horton et al., 2001; Merritt &amp; Cooper, 2000; Shafroth et al., 2002)</w:t>
      </w:r>
      <w:r w:rsidRPr="008625F9">
        <w:rPr>
          <w:rFonts w:ascii="Times New Roman" w:hAnsi="Times New Roman" w:cs="Times New Roman"/>
          <w:sz w:val="24"/>
          <w:szCs w:val="24"/>
        </w:rPr>
        <w:fldChar w:fldCharType="end"/>
      </w:r>
      <w:r w:rsidRPr="008625F9">
        <w:rPr>
          <w:rFonts w:ascii="Times New Roman" w:hAnsi="Times New Roman" w:cs="Times New Roman"/>
          <w:sz w:val="24"/>
          <w:szCs w:val="24"/>
        </w:rPr>
        <w:t xml:space="preserve">. River regulation along the Salt River, in Arizona was found to negatively impact Fremont Cottonwoods and their regeneration </w:t>
      </w:r>
      <w:r w:rsidRPr="008625F9">
        <w:rPr>
          <w:rFonts w:ascii="Times New Roman" w:hAnsi="Times New Roman" w:cs="Times New Roman"/>
          <w:sz w:val="24"/>
          <w:szCs w:val="24"/>
        </w:rPr>
        <w:fldChar w:fldCharType="begin"/>
      </w:r>
      <w:r w:rsidRPr="008625F9">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8625F9">
        <w:rPr>
          <w:rFonts w:ascii="Times New Roman" w:hAnsi="Times New Roman" w:cs="Times New Roman"/>
          <w:sz w:val="24"/>
          <w:szCs w:val="24"/>
        </w:rPr>
        <w:fldChar w:fldCharType="separate"/>
      </w:r>
      <w:r w:rsidRPr="008625F9">
        <w:rPr>
          <w:rFonts w:ascii="Times New Roman" w:hAnsi="Times New Roman" w:cs="Times New Roman"/>
          <w:sz w:val="24"/>
        </w:rPr>
        <w:t>(Fenner &amp; D. R. Patton, 1985)</w:t>
      </w:r>
      <w:r w:rsidRPr="008625F9">
        <w:rPr>
          <w:rFonts w:ascii="Times New Roman" w:hAnsi="Times New Roman" w:cs="Times New Roman"/>
          <w:sz w:val="24"/>
          <w:szCs w:val="24"/>
        </w:rPr>
        <w:fldChar w:fldCharType="end"/>
      </w:r>
      <w:r w:rsidRPr="008625F9">
        <w:rPr>
          <w:rFonts w:ascii="Times New Roman" w:hAnsi="Times New Roman" w:cs="Times New Roman"/>
          <w:sz w:val="24"/>
          <w:szCs w:val="24"/>
        </w:rPr>
        <w:t>.</w:t>
      </w:r>
    </w:p>
    <w:p w14:paraId="4FFFB243" w14:textId="098FCA03" w:rsidR="008625F9" w:rsidRPr="008625F9" w:rsidRDefault="008625F9" w:rsidP="008625F9">
      <w:pPr>
        <w:pStyle w:val="ListParagraph"/>
        <w:numPr>
          <w:ilvl w:val="0"/>
          <w:numId w:val="23"/>
        </w:numPr>
        <w:spacing w:line="480" w:lineRule="auto"/>
        <w:rPr>
          <w:rFonts w:ascii="Times New Roman" w:hAnsi="Times New Roman" w:cs="Times New Roman"/>
          <w:sz w:val="24"/>
          <w:szCs w:val="24"/>
        </w:rPr>
      </w:pPr>
    </w:p>
    <w:p w14:paraId="1DC708DB" w14:textId="5585DD50" w:rsidR="005E2653" w:rsidRDefault="005E2653" w:rsidP="005E2653">
      <w:pPr>
        <w:pStyle w:val="ListParagraph"/>
        <w:numPr>
          <w:ilvl w:val="0"/>
          <w:numId w:val="23"/>
        </w:numPr>
        <w:spacing w:line="480" w:lineRule="auto"/>
        <w:rPr>
          <w:rFonts w:ascii="Times New Roman" w:hAnsi="Times New Roman" w:cs="Times New Roman"/>
          <w:sz w:val="24"/>
          <w:szCs w:val="24"/>
        </w:rPr>
      </w:pPr>
      <w:commentRangeStart w:id="26"/>
      <w:r>
        <w:rPr>
          <w:rFonts w:ascii="Times New Roman" w:hAnsi="Times New Roman" w:cs="Times New Roman"/>
          <w:sz w:val="24"/>
          <w:szCs w:val="24"/>
        </w:rPr>
        <w:t xml:space="preserve">Water </w:t>
      </w:r>
      <w:commentRangeEnd w:id="26"/>
      <w:r w:rsidR="008625F9">
        <w:rPr>
          <w:rStyle w:val="CommentReference"/>
        </w:rPr>
        <w:commentReference w:id="26"/>
      </w:r>
      <w:commentRangeStart w:id="27"/>
      <w:r>
        <w:rPr>
          <w:rFonts w:ascii="Times New Roman" w:hAnsi="Times New Roman" w:cs="Times New Roman"/>
          <w:sz w:val="24"/>
          <w:szCs w:val="24"/>
        </w:rPr>
        <w:t xml:space="preserve">level </w:t>
      </w:r>
      <w:commentRangeEnd w:id="27"/>
      <w:r>
        <w:rPr>
          <w:rStyle w:val="CommentReference"/>
        </w:rPr>
        <w:commentReference w:id="27"/>
      </w:r>
      <w:commentRangeStart w:id="28"/>
      <w:r>
        <w:rPr>
          <w:rFonts w:ascii="Times New Roman" w:hAnsi="Times New Roman" w:cs="Times New Roman"/>
          <w:sz w:val="24"/>
          <w:szCs w:val="24"/>
        </w:rPr>
        <w:t>decline</w:t>
      </w:r>
      <w:commentRangeEnd w:id="28"/>
      <w:r>
        <w:rPr>
          <w:rStyle w:val="CommentReference"/>
        </w:rPr>
        <w:commentReference w:id="28"/>
      </w:r>
    </w:p>
    <w:p w14:paraId="335AA3F8" w14:textId="4472C389" w:rsidR="005E2653" w:rsidRDefault="008625F9"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Grazing</w:t>
      </w:r>
    </w:p>
    <w:p w14:paraId="62490CFC" w14:textId="76BB6D3B" w:rsidR="008625F9"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Negative impact on seedling </w:t>
      </w:r>
      <w:commentRangeStart w:id="29"/>
      <w:commentRangeStart w:id="30"/>
      <w:r>
        <w:rPr>
          <w:rFonts w:ascii="Times New Roman" w:hAnsi="Times New Roman" w:cs="Times New Roman"/>
          <w:sz w:val="24"/>
          <w:szCs w:val="24"/>
        </w:rPr>
        <w:t>abundance</w:t>
      </w:r>
      <w:commentRangeEnd w:id="29"/>
      <w:r>
        <w:rPr>
          <w:rStyle w:val="CommentReference"/>
        </w:rPr>
        <w:commentReference w:id="29"/>
      </w:r>
      <w:commentRangeEnd w:id="30"/>
      <w:r>
        <w:rPr>
          <w:rStyle w:val="CommentReference"/>
        </w:rPr>
        <w:commentReference w:id="30"/>
      </w:r>
    </w:p>
    <w:p w14:paraId="329D8669" w14:textId="6275F96F" w:rsidR="008625F9" w:rsidRDefault="008625F9" w:rsidP="008625F9">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Fire</w:t>
      </w:r>
    </w:p>
    <w:p w14:paraId="0760FEFF" w14:textId="2656BA3B" w:rsidR="008625F9"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Resprouting in some </w:t>
      </w:r>
      <w:commentRangeStart w:id="31"/>
      <w:r>
        <w:rPr>
          <w:rFonts w:ascii="Times New Roman" w:hAnsi="Times New Roman" w:cs="Times New Roman"/>
          <w:sz w:val="24"/>
          <w:szCs w:val="24"/>
        </w:rPr>
        <w:t>species</w:t>
      </w:r>
      <w:commentRangeEnd w:id="31"/>
      <w:r>
        <w:rPr>
          <w:rStyle w:val="CommentReference"/>
        </w:rPr>
        <w:commentReference w:id="31"/>
      </w:r>
    </w:p>
    <w:p w14:paraId="4B96C249" w14:textId="044412CD" w:rsidR="008625F9" w:rsidRPr="005E2653"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Generally </w:t>
      </w:r>
      <w:commentRangeStart w:id="32"/>
      <w:r>
        <w:rPr>
          <w:rFonts w:ascii="Times New Roman" w:hAnsi="Times New Roman" w:cs="Times New Roman"/>
          <w:sz w:val="24"/>
          <w:szCs w:val="24"/>
        </w:rPr>
        <w:t>negative</w:t>
      </w:r>
      <w:commentRangeEnd w:id="32"/>
      <w:r>
        <w:rPr>
          <w:rStyle w:val="CommentReference"/>
        </w:rPr>
        <w:commentReference w:id="32"/>
      </w:r>
    </w:p>
    <w:p w14:paraId="59E26B24" w14:textId="77777777" w:rsidR="00A214EA" w:rsidRDefault="00A214EA" w:rsidP="00A214EA">
      <w:pPr>
        <w:spacing w:line="480" w:lineRule="auto"/>
        <w:ind w:firstLine="720"/>
        <w:rPr>
          <w:rFonts w:ascii="Times New Roman" w:hAnsi="Times New Roman" w:cs="Times New Roman"/>
          <w:sz w:val="24"/>
          <w:szCs w:val="24"/>
        </w:rPr>
      </w:pPr>
    </w:p>
    <w:p w14:paraId="765A3C30" w14:textId="13655BC2" w:rsidR="00A214EA" w:rsidRPr="002245EF" w:rsidRDefault="00A214EA" w:rsidP="00A214EA">
      <w:pPr>
        <w:spacing w:line="480" w:lineRule="auto"/>
        <w:ind w:firstLine="720"/>
        <w:rPr>
          <w:rFonts w:ascii="Times New Roman" w:hAnsi="Times New Roman" w:cs="Times New Roman"/>
          <w:sz w:val="24"/>
          <w:szCs w:val="24"/>
        </w:rPr>
      </w:pPr>
    </w:p>
    <w:p w14:paraId="7EC3FC83" w14:textId="77777777" w:rsidR="00A214EA" w:rsidRPr="002245EF"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winter of 2023 was the one of the wettest</w:t>
      </w:r>
      <w:ins w:id="33" w:author="Peter Z Fule" w:date="2025-03-08T10:52: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in Arizona in the past 30 years (Figure 2.1). On March 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AEP) flood. This means that there is a four </w:t>
      </w:r>
      <w:r>
        <w:rPr>
          <w:rFonts w:ascii="Times New Roman" w:hAnsi="Times New Roman" w:cs="Times New Roman"/>
          <w:sz w:val="24"/>
          <w:szCs w:val="24"/>
        </w:rPr>
        <w:t>to</w:t>
      </w:r>
      <w:r w:rsidRPr="002245EF">
        <w:rPr>
          <w:rFonts w:ascii="Times New Roman" w:hAnsi="Times New Roman" w:cs="Times New Roman"/>
          <w:sz w:val="24"/>
          <w:szCs w:val="24"/>
        </w:rPr>
        <w:t xml:space="preserve"> 10 </w:t>
      </w:r>
      <w:r w:rsidRPr="002245EF">
        <w:rPr>
          <w:rFonts w:ascii="Times New Roman" w:hAnsi="Times New Roman" w:cs="Times New Roman"/>
          <w:sz w:val="24"/>
          <w:szCs w:val="24"/>
        </w:rPr>
        <w:lastRenderedPageBreak/>
        <w:t>percent chance a flood of this magnitude would be equaled or exceeded in any given year. (</w:t>
      </w:r>
      <w:hyperlink r:id="rId13" w:history="1">
        <w:r w:rsidRPr="002245EF">
          <w:rPr>
            <w:rStyle w:val="Hyperlink"/>
            <w:rFonts w:ascii="Times New Roman" w:eastAsia="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xml:space="preserve">).  Peak snowmelt occurred in mid-March and </w:t>
      </w:r>
      <w:commentRangeStart w:id="34"/>
      <w:r w:rsidRPr="002245EF">
        <w:rPr>
          <w:rFonts w:ascii="Times New Roman" w:hAnsi="Times New Roman" w:cs="Times New Roman"/>
          <w:sz w:val="24"/>
          <w:szCs w:val="24"/>
        </w:rPr>
        <w:t xml:space="preserve">almost reached </w:t>
      </w:r>
      <w:commentRangeEnd w:id="34"/>
      <w:r>
        <w:rPr>
          <w:rStyle w:val="CommentReference"/>
        </w:rPr>
        <w:commentReference w:id="34"/>
      </w:r>
      <w:r w:rsidRPr="002245EF">
        <w:rPr>
          <w:rFonts w:ascii="Times New Roman" w:hAnsi="Times New Roman" w:cs="Times New Roman"/>
          <w:sz w:val="24"/>
          <w:szCs w:val="24"/>
        </w:rPr>
        <w:t>1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w:t>
      </w:r>
      <w:r>
        <w:rPr>
          <w:rFonts w:ascii="Times New Roman" w:hAnsi="Times New Roman" w:cs="Times New Roman"/>
          <w:sz w:val="24"/>
          <w:szCs w:val="24"/>
        </w:rPr>
        <w:t xml:space="preserve"> (Figure 2.1)</w:t>
      </w:r>
      <w:r w:rsidRPr="002245EF">
        <w:rPr>
          <w:rFonts w:ascii="Times New Roman" w:hAnsi="Times New Roman" w:cs="Times New Roman"/>
          <w:sz w:val="24"/>
          <w:szCs w:val="24"/>
        </w:rPr>
        <w:t>. Flows then declined to the summer and fall low-flow period where base</w:t>
      </w:r>
      <w:ins w:id="35" w:author="Abraham E Springer" w:date="2025-02-21T15:14: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s can drop below 1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67E41A26" w14:textId="3FBB3031" w:rsidR="0038100D" w:rsidRPr="002245EF" w:rsidRDefault="0038100D" w:rsidP="0038100D">
      <w:pPr>
        <w:pStyle w:val="Heading2"/>
        <w:spacing w:line="480" w:lineRule="auto"/>
        <w:rPr>
          <w:rFonts w:ascii="Times New Roman" w:hAnsi="Times New Roman" w:cs="Times New Roman"/>
          <w:color w:val="auto"/>
          <w:sz w:val="24"/>
          <w:szCs w:val="24"/>
        </w:rPr>
      </w:pPr>
    </w:p>
    <w:p w14:paraId="34CC1A31" w14:textId="77777777" w:rsidR="0038100D" w:rsidRPr="002245EF" w:rsidRDefault="0038100D" w:rsidP="0038100D">
      <w:pPr>
        <w:rPr>
          <w:rFonts w:ascii="Times New Roman" w:hAnsi="Times New Roman" w:cs="Times New Roman"/>
          <w:b/>
          <w:bCs/>
        </w:rPr>
      </w:pPr>
      <w:r w:rsidRPr="002245EF">
        <w:rPr>
          <w:rFonts w:ascii="Times New Roman" w:hAnsi="Times New Roman" w:cs="Times New Roman"/>
          <w:b/>
          <w:bCs/>
        </w:rPr>
        <w:t>Verde River introduction</w:t>
      </w:r>
    </w:p>
    <w:p w14:paraId="1515A358" w14:textId="77777777" w:rsidR="0038100D" w:rsidRPr="002245EF" w:rsidRDefault="0038100D" w:rsidP="0038100D">
      <w:pPr>
        <w:spacing w:line="480" w:lineRule="auto"/>
        <w:ind w:firstLine="720"/>
        <w:rPr>
          <w:rFonts w:ascii="Times New Roman" w:hAnsi="Times New Roman" w:cs="Times New Roman"/>
          <w:sz w:val="24"/>
          <w:szCs w:val="24"/>
        </w:rPr>
      </w:pPr>
      <w:commentRangeStart w:id="36"/>
      <w:r w:rsidRPr="002245EF">
        <w:rPr>
          <w:rFonts w:ascii="Times New Roman" w:hAnsi="Times New Roman" w:cs="Times New Roman"/>
          <w:sz w:val="24"/>
          <w:szCs w:val="24"/>
        </w:rPr>
        <w:t xml:space="preserve">The </w:t>
      </w:r>
      <w:commentRangeEnd w:id="36"/>
      <w:r w:rsidR="00A52FD5">
        <w:rPr>
          <w:rStyle w:val="CommentReference"/>
        </w:rPr>
        <w:commentReference w:id="36"/>
      </w:r>
      <w:commentRangeStart w:id="37"/>
      <w:r w:rsidRPr="002245EF">
        <w:rPr>
          <w:rFonts w:ascii="Times New Roman" w:hAnsi="Times New Roman" w:cs="Times New Roman"/>
          <w:sz w:val="24"/>
          <w:szCs w:val="24"/>
        </w:rPr>
        <w:t>Verde</w:t>
      </w:r>
      <w:commentRangeEnd w:id="37"/>
      <w:r w:rsidR="00DF4E13">
        <w:rPr>
          <w:rStyle w:val="CommentReference"/>
        </w:rPr>
        <w:commentReference w:id="37"/>
      </w:r>
      <w:r w:rsidRPr="002245EF">
        <w:rPr>
          <w:rFonts w:ascii="Times New Roman" w:hAnsi="Times New Roman" w:cs="Times New Roman"/>
          <w:sz w:val="24"/>
          <w:szCs w:val="24"/>
        </w:rPr>
        <w:t xml:space="preserv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38"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39" w:author="D.Merritt" w:date="2025-03-16T12: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reach designated as Wild and Scenic (W&amp;S) just south of Camp Verde, AZ. Along this reach the Verde River gains volume from a string of canyons with perennial tributaries which get large portions of their base</w:t>
      </w:r>
      <w:ins w:id="40"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41"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to flow through the wild and scenic reach of the river and continuously influence the ecology and geomorphology.</w:t>
      </w:r>
    </w:p>
    <w:p w14:paraId="7A281CC4" w14:textId="77777777"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w:t>
      </w:r>
      <w:r w:rsidRPr="002245EF">
        <w:rPr>
          <w:rFonts w:ascii="Times New Roman" w:hAnsi="Times New Roman" w:cs="Times New Roman"/>
          <w:sz w:val="24"/>
          <w:szCs w:val="24"/>
        </w:rPr>
        <w:lastRenderedPageBreak/>
        <w:t xml:space="preserve">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42"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43"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6FE47513" w14:textId="2B66DE4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sidR="002245EF">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2A6C4D1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 xml:space="preserve">outstandingly remarkable scenic, recreational, geologic, fish and wildlife, historic, cultural or other similar values” (ORVs; Wild and Scenic Rivers Act, 1968). Maintaining these values along the Verde River are required </w:t>
      </w:r>
      <w:r w:rsidRPr="002245EF">
        <w:rPr>
          <w:rFonts w:ascii="Times New Roman" w:hAnsi="Times New Roman" w:cs="Times New Roman"/>
          <w:sz w:val="24"/>
          <w:szCs w:val="24"/>
          <w:highlight w:val="white"/>
        </w:rPr>
        <w:lastRenderedPageBreak/>
        <w:t>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 </w:t>
      </w:r>
    </w:p>
    <w:p w14:paraId="63ADEE78" w14:textId="77777777" w:rsidR="0038100D" w:rsidRPr="002245EF" w:rsidRDefault="0038100D" w:rsidP="0038100D">
      <w:pPr>
        <w:spacing w:line="480" w:lineRule="auto"/>
        <w:rPr>
          <w:rFonts w:ascii="Times New Roman" w:hAnsi="Times New Roman" w:cs="Times New Roman"/>
          <w:sz w:val="24"/>
          <w:szCs w:val="24"/>
        </w:rPr>
      </w:pPr>
    </w:p>
    <w:p w14:paraId="22A26AFB" w14:textId="77777777" w:rsidR="0038100D" w:rsidRPr="002245EF" w:rsidRDefault="0038100D" w:rsidP="0038100D">
      <w:pPr>
        <w:spacing w:line="480" w:lineRule="auto"/>
        <w:jc w:val="center"/>
        <w:rPr>
          <w:rFonts w:ascii="Times New Roman" w:hAnsi="Times New Roman" w:cs="Times New Roman"/>
          <w:sz w:val="24"/>
          <w:szCs w:val="24"/>
        </w:rPr>
      </w:pPr>
    </w:p>
    <w:p w14:paraId="4BEEDC8D" w14:textId="708DF99B" w:rsidR="0038100D" w:rsidRDefault="0038100D" w:rsidP="0038100D">
      <w:pPr>
        <w:spacing w:line="480" w:lineRule="auto"/>
        <w:jc w:val="center"/>
        <w:rPr>
          <w:rFonts w:ascii="Times New Roman" w:hAnsi="Times New Roman" w:cs="Times New Roman"/>
          <w:sz w:val="24"/>
          <w:szCs w:val="24"/>
        </w:rPr>
      </w:pPr>
    </w:p>
    <w:p w14:paraId="17FB930D" w14:textId="5A6B5FF0" w:rsidR="002245EF" w:rsidRPr="002245EF" w:rsidRDefault="002245EF"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44C6003" wp14:editId="6A8B6905">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258FDDFF"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4"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44"/>
      <w:r w:rsidRPr="002245EF">
        <w:rPr>
          <w:rFonts w:ascii="Times New Roman" w:hAnsi="Times New Roman" w:cs="Times New Roman"/>
          <w:color w:val="auto"/>
          <w:sz w:val="24"/>
          <w:szCs w:val="24"/>
        </w:rPr>
        <w:t>2023.</w:t>
      </w:r>
    </w:p>
    <w:p w14:paraId="1B445223" w14:textId="2A8D9BB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sidR="005901E8">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w:t>
      </w:r>
      <w:r w:rsidRPr="002245EF">
        <w:rPr>
          <w:rFonts w:ascii="Times New Roman" w:hAnsi="Times New Roman" w:cs="Times New Roman"/>
          <w:sz w:val="24"/>
          <w:szCs w:val="24"/>
        </w:rPr>
        <w:lastRenderedPageBreak/>
        <w:t>cottonwood on this river.</w:t>
      </w:r>
      <w:r w:rsidR="005901E8">
        <w:rPr>
          <w:rFonts w:ascii="Times New Roman" w:hAnsi="Times New Roman" w:cs="Times New Roman"/>
          <w:sz w:val="24"/>
          <w:szCs w:val="24"/>
        </w:rPr>
        <w:t xml:space="preserve"> We also investigated the impact of certain climate variables on the growth (fitness) of Fremont cottonwoods.</w:t>
      </w:r>
    </w:p>
    <w:p w14:paraId="270FBBA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219F5661" w14:textId="7204B54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2) What are the demographics of Fremont </w:t>
      </w:r>
      <w:r w:rsidR="00107F5F" w:rsidRPr="002245EF">
        <w:rPr>
          <w:rFonts w:ascii="Times New Roman" w:hAnsi="Times New Roman" w:cs="Times New Roman"/>
          <w:sz w:val="24"/>
          <w:szCs w:val="24"/>
        </w:rPr>
        <w:t>cottonwood along</w:t>
      </w:r>
      <w:r w:rsidRPr="002245EF">
        <w:rPr>
          <w:rFonts w:ascii="Times New Roman" w:hAnsi="Times New Roman" w:cs="Times New Roman"/>
          <w:sz w:val="24"/>
          <w:szCs w:val="24"/>
        </w:rPr>
        <w:t xml:space="preserve"> the Verde River?</w:t>
      </w:r>
    </w:p>
    <w:p w14:paraId="78C1971C" w14:textId="0BDDD2DC"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sidR="002245EF">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35CEFF24"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45" w:name="_Toc193890715"/>
      <w:r w:rsidRPr="002245EF">
        <w:rPr>
          <w:rFonts w:ascii="Times New Roman" w:hAnsi="Times New Roman" w:cs="Times New Roman"/>
          <w:color w:val="auto"/>
          <w:sz w:val="24"/>
          <w:szCs w:val="24"/>
        </w:rPr>
        <w:t>Methods</w:t>
      </w:r>
      <w:bookmarkEnd w:id="45"/>
    </w:p>
    <w:p w14:paraId="611EC631"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tudy Site</w:t>
      </w:r>
    </w:p>
    <w:p w14:paraId="50AC523E" w14:textId="070C676D" w:rsidR="0038100D" w:rsidRDefault="0038100D" w:rsidP="002245EF">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unaltered flood hydrology. </w:t>
      </w:r>
    </w:p>
    <w:p w14:paraId="4E6EE66D" w14:textId="77777777" w:rsidR="002245EF" w:rsidRDefault="002245EF" w:rsidP="002245EF">
      <w:pPr>
        <w:spacing w:line="480" w:lineRule="auto"/>
        <w:rPr>
          <w:rFonts w:ascii="Times New Roman" w:hAnsi="Times New Roman" w:cs="Times New Roman"/>
          <w:sz w:val="24"/>
          <w:szCs w:val="24"/>
        </w:rPr>
      </w:pPr>
    </w:p>
    <w:p w14:paraId="59D72BBF" w14:textId="77777777" w:rsidR="002245EF" w:rsidRPr="002245EF" w:rsidRDefault="002245EF" w:rsidP="002245EF">
      <w:pPr>
        <w:spacing w:line="480" w:lineRule="auto"/>
        <w:rPr>
          <w:rFonts w:ascii="Times New Roman" w:hAnsi="Times New Roman" w:cs="Times New Roman"/>
          <w:sz w:val="24"/>
          <w:szCs w:val="24"/>
        </w:rPr>
      </w:pPr>
    </w:p>
    <w:p w14:paraId="7DDBE5E4"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08B36911" wp14:editId="65D26566">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80F6611"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6"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46"/>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738C8E18"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w:t>
      </w:r>
      <w:commentRangeStart w:id="47"/>
      <w:r w:rsidRPr="002245EF">
        <w:rPr>
          <w:rFonts w:ascii="Times New Roman" w:hAnsi="Times New Roman" w:cs="Times New Roman"/>
          <w:sz w:val="24"/>
          <w:szCs w:val="24"/>
        </w:rPr>
        <w:t>survivorship</w:t>
      </w:r>
      <w:commentRangeEnd w:id="47"/>
      <w:r w:rsidR="00516EBF">
        <w:rPr>
          <w:rStyle w:val="CommentReference"/>
        </w:rPr>
        <w:commentReference w:id="47"/>
      </w:r>
      <w:r w:rsidRPr="002245EF">
        <w:rPr>
          <w:rFonts w:ascii="Times New Roman" w:hAnsi="Times New Roman" w:cs="Times New Roman"/>
          <w:sz w:val="24"/>
          <w:szCs w:val="24"/>
        </w:rPr>
        <w:t>.</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w:t>
      </w:r>
      <w:r w:rsidRPr="002245EF">
        <w:rPr>
          <w:rFonts w:ascii="Times New Roman" w:hAnsi="Times New Roman" w:cs="Times New Roman"/>
          <w:sz w:val="24"/>
          <w:szCs w:val="24"/>
        </w:rPr>
        <w:lastRenderedPageBreak/>
        <w:t xml:space="preserve">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77777777" w:rsidR="0038100D" w:rsidRPr="002245EF" w:rsidRDefault="0038100D" w:rsidP="0038100D">
      <w:pPr>
        <w:spacing w:line="480" w:lineRule="auto"/>
        <w:ind w:firstLine="720"/>
        <w:rPr>
          <w:rFonts w:ascii="Times New Roman" w:hAnsi="Times New Roman" w:cs="Times New Roman"/>
          <w:sz w:val="24"/>
          <w:szCs w:val="24"/>
        </w:rPr>
      </w:pPr>
      <w:commentRangeStart w:id="48"/>
      <w:r w:rsidRPr="002245EF">
        <w:rPr>
          <w:rFonts w:ascii="Times New Roman" w:hAnsi="Times New Roman" w:cs="Times New Roman"/>
          <w:sz w:val="24"/>
          <w:szCs w:val="24"/>
        </w:rPr>
        <w:t xml:space="preserve">Light </w:t>
      </w:r>
      <w:commentRangeEnd w:id="48"/>
      <w:r w:rsidR="00516EBF">
        <w:rPr>
          <w:rStyle w:val="CommentReference"/>
        </w:rPr>
        <w:commentReference w:id="48"/>
      </w:r>
      <w:r w:rsidRPr="002245EF">
        <w:rPr>
          <w:rFonts w:ascii="Times New Roman" w:hAnsi="Times New Roman" w:cs="Times New Roman"/>
          <w:sz w:val="24"/>
          <w:szCs w:val="24"/>
        </w:rPr>
        <w:t>intensity was measured with a Li-COR LI-1500 Light Sensor Logger (Lincoln, NE). The pyranometer sensor was placed in the or near the plot and allowed to acclimate. A 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 xml:space="preserve">Soil samples were collected inside the seedling plots using a trowel. Soil samples are from the first few inches of the soil horizon where the cottonwoods originally germinated. </w:t>
      </w:r>
      <w:r w:rsidRPr="002245EF">
        <w:rPr>
          <w:rFonts w:ascii="Times New Roman" w:hAnsi="Times New Roman" w:cs="Times New Roman"/>
          <w:sz w:val="24"/>
          <w:szCs w:val="24"/>
          <w:lang w:val="en-US"/>
        </w:rPr>
        <w:lastRenderedPageBreak/>
        <w:t>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terrace, down through the seedling plot and to the edge of the 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5B54431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 </w:t>
      </w:r>
      <w:commentRangeStart w:id="49"/>
      <w:r w:rsidR="00A22010">
        <w:rPr>
          <w:rFonts w:ascii="Times New Roman" w:hAnsi="Times New Roman" w:cs="Times New Roman"/>
          <w:sz w:val="24"/>
          <w:szCs w:val="24"/>
        </w:rPr>
        <w:t>was</w:t>
      </w:r>
      <w:commentRangeEnd w:id="49"/>
      <w:r w:rsidR="00A22010">
        <w:rPr>
          <w:rStyle w:val="CommentReference"/>
        </w:rPr>
        <w:commentReference w:id="49"/>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w:t>
      </w:r>
      <w:r w:rsidRPr="002245EF">
        <w:rPr>
          <w:rFonts w:ascii="Times New Roman" w:hAnsi="Times New Roman" w:cs="Times New Roman"/>
          <w:sz w:val="24"/>
          <w:szCs w:val="24"/>
        </w:rPr>
        <w:lastRenderedPageBreak/>
        <w:t>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50"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3548A24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and a few Goodding willows </w:t>
      </w:r>
      <w:r w:rsidR="002245EF">
        <w:rPr>
          <w:rFonts w:ascii="Times New Roman" w:hAnsi="Times New Roman" w:cs="Times New Roman"/>
          <w:sz w:val="24"/>
          <w:szCs w:val="24"/>
        </w:rPr>
        <w:t>(n=15)</w:t>
      </w:r>
      <w:ins w:id="51"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dominated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52"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1B974C2F" w14:textId="50542E3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53"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w:t>
      </w:r>
    </w:p>
    <w:p w14:paraId="165262B8" w14:textId="77777777" w:rsidR="0038100D" w:rsidRPr="002245EF" w:rsidRDefault="0038100D" w:rsidP="0038100D">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w:t>
      </w:r>
      <w:commentRangeStart w:id="54"/>
      <w:r w:rsidRPr="002245EF">
        <w:rPr>
          <w:rFonts w:ascii="Times New Roman" w:hAnsi="Times New Roman" w:cs="Times New Roman"/>
          <w:b/>
          <w:sz w:val="24"/>
          <w:szCs w:val="24"/>
        </w:rPr>
        <w:t>dating</w:t>
      </w:r>
      <w:commentRangeEnd w:id="54"/>
      <w:r w:rsidR="00843C64">
        <w:rPr>
          <w:rStyle w:val="CommentReference"/>
        </w:rPr>
        <w:commentReference w:id="54"/>
      </w:r>
    </w:p>
    <w:p w14:paraId="71A1F6CC" w14:textId="21BACAB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w:t>
      </w:r>
      <w:r w:rsidR="008279F5">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sidR="008279F5">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sidR="00C2061C">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sidR="00C2061C">
        <w:rPr>
          <w:rFonts w:ascii="Times New Roman" w:hAnsi="Times New Roman" w:cs="Times New Roman"/>
          <w:sz w:val="24"/>
          <w:szCs w:val="24"/>
        </w:rPr>
        <w:t xml:space="preserve"> across sites</w:t>
      </w:r>
      <w:r w:rsidRPr="002245EF">
        <w:rPr>
          <w:rFonts w:ascii="Times New Roman" w:hAnsi="Times New Roman" w:cs="Times New Roman"/>
          <w:sz w:val="24"/>
          <w:szCs w:val="24"/>
        </w:rPr>
        <w:t xml:space="preserve">, we identified cores with a correlation </w:t>
      </w:r>
      <w:r w:rsidRPr="002245EF">
        <w:rPr>
          <w:rFonts w:ascii="Times New Roman" w:hAnsi="Times New Roman" w:cs="Times New Roman"/>
          <w:sz w:val="24"/>
          <w:szCs w:val="24"/>
        </w:rPr>
        <w:lastRenderedPageBreak/>
        <w:t>coefficient of +0.30 to the mean of all cores measured. We then separate</w:t>
      </w:r>
      <w:r w:rsidR="00C2061C">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disease, etc. </w:t>
      </w:r>
      <w:r w:rsidR="00C2061C">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sidR="00C2061C">
        <w:rPr>
          <w:rFonts w:ascii="Times New Roman" w:hAnsi="Times New Roman" w:cs="Times New Roman"/>
          <w:sz w:val="24"/>
          <w:szCs w:val="24"/>
        </w:rPr>
        <w:t>through</w:t>
      </w:r>
      <w:r w:rsidRPr="002245EF">
        <w:rPr>
          <w:rFonts w:ascii="Times New Roman" w:hAnsi="Times New Roman" w:cs="Times New Roman"/>
          <w:sz w:val="24"/>
          <w:szCs w:val="24"/>
        </w:rPr>
        <w:t xml:space="preserve"> COFECHA to </w:t>
      </w:r>
      <w:commentRangeStart w:id="55"/>
      <w:r w:rsidRPr="002245EF">
        <w:rPr>
          <w:rFonts w:ascii="Times New Roman" w:hAnsi="Times New Roman" w:cs="Times New Roman"/>
          <w:sz w:val="24"/>
          <w:szCs w:val="24"/>
        </w:rPr>
        <w:t>check for any dating issues. We analyzed the COFECHA output for each core and checked it for potential dating issues</w:t>
      </w:r>
      <w:commentRangeEnd w:id="55"/>
      <w:r w:rsidR="008279F5">
        <w:rPr>
          <w:rStyle w:val="CommentReference"/>
        </w:rPr>
        <w:commentReference w:id="55"/>
      </w:r>
      <w:r w:rsidRPr="002245EF">
        <w:rPr>
          <w:rFonts w:ascii="Times New Roman" w:hAnsi="Times New Roman" w:cs="Times New Roman"/>
          <w:sz w:val="24"/>
          <w:szCs w:val="24"/>
        </w:rPr>
        <w:t xml:space="preserve">. If we found a potential dating issue the core was reexamined under the microscop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w:t>
      </w:r>
      <w:r w:rsidRPr="002245EF">
        <w:rPr>
          <w:rFonts w:ascii="Times New Roman" w:hAnsi="Times New Roman" w:cs="Times New Roman"/>
          <w:sz w:val="24"/>
          <w:szCs w:val="24"/>
        </w:rPr>
        <w:lastRenderedPageBreak/>
        <w:t xml:space="preserve">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56" w:name="_Toc193890716"/>
      <w:r w:rsidRPr="002245EF">
        <w:rPr>
          <w:rFonts w:ascii="Times New Roman" w:hAnsi="Times New Roman" w:cs="Times New Roman"/>
          <w:color w:val="auto"/>
          <w:sz w:val="24"/>
          <w:szCs w:val="24"/>
        </w:rPr>
        <w:t>Results</w:t>
      </w:r>
      <w:bookmarkEnd w:id="56"/>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57"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57"/>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w:t>
      </w:r>
      <w:r w:rsidRPr="002245EF">
        <w:rPr>
          <w:rFonts w:ascii="Times New Roman" w:hAnsi="Times New Roman" w:cs="Times New Roman"/>
          <w:sz w:val="24"/>
          <w:szCs w:val="24"/>
        </w:rPr>
        <w:lastRenderedPageBreak/>
        <w:t xml:space="preserve">only slightly decreased between Fall 2023 and Spring 2024 visits (Figure 2.3). Both sites saw 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58"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5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620"/>
        <w:gridCol w:w="1530"/>
        <w:gridCol w:w="1710"/>
        <w:gridCol w:w="1080"/>
        <w:gridCol w:w="2002"/>
      </w:tblGrid>
      <w:tr w:rsidR="002245EF" w:rsidRPr="002245EF" w14:paraId="0E047AC4" w14:textId="77777777" w:rsidTr="00567545">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620"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530"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080"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002"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567545">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tcBorders>
              <w:top w:val="single" w:sz="4" w:space="0" w:color="auto"/>
            </w:tcBorders>
            <w:noWrap/>
            <w:hideMark/>
          </w:tcPr>
          <w:p w14:paraId="7BF6FBA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p>
        </w:tc>
        <w:tc>
          <w:tcPr>
            <w:tcW w:w="1710" w:type="dxa"/>
            <w:tcBorders>
              <w:top w:val="single" w:sz="4" w:space="0" w:color="auto"/>
            </w:tcBorders>
            <w:noWrap/>
            <w:hideMark/>
          </w:tcPr>
          <w:p w14:paraId="4D20AA5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p>
        </w:tc>
        <w:tc>
          <w:tcPr>
            <w:tcW w:w="1080" w:type="dxa"/>
            <w:tcBorders>
              <w:top w:val="single" w:sz="4" w:space="0" w:color="auto"/>
            </w:tcBorders>
            <w:noWrap/>
            <w:hideMark/>
          </w:tcPr>
          <w:p w14:paraId="79342E8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p>
        </w:tc>
        <w:tc>
          <w:tcPr>
            <w:tcW w:w="2002" w:type="dxa"/>
            <w:tcBorders>
              <w:top w:val="single" w:sz="4" w:space="0" w:color="auto"/>
            </w:tcBorders>
          </w:tcPr>
          <w:p w14:paraId="61EB2B6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p>
        </w:tc>
      </w:tr>
      <w:tr w:rsidR="002245EF" w:rsidRPr="002245EF" w14:paraId="5D75E53B" w14:textId="77777777" w:rsidTr="00567545">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702A1E5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p>
        </w:tc>
        <w:tc>
          <w:tcPr>
            <w:tcW w:w="1710" w:type="dxa"/>
            <w:noWrap/>
            <w:hideMark/>
          </w:tcPr>
          <w:p w14:paraId="1ADA6B0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p>
        </w:tc>
        <w:tc>
          <w:tcPr>
            <w:tcW w:w="1080" w:type="dxa"/>
            <w:noWrap/>
            <w:hideMark/>
          </w:tcPr>
          <w:p w14:paraId="48490F1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p>
        </w:tc>
        <w:tc>
          <w:tcPr>
            <w:tcW w:w="2002" w:type="dxa"/>
          </w:tcPr>
          <w:p w14:paraId="35D59305"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p>
        </w:tc>
      </w:tr>
      <w:tr w:rsidR="002245EF" w:rsidRPr="002245EF" w14:paraId="610179BC" w14:textId="77777777" w:rsidTr="00567545">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0D5BD4A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p>
        </w:tc>
        <w:tc>
          <w:tcPr>
            <w:tcW w:w="1710" w:type="dxa"/>
            <w:noWrap/>
            <w:hideMark/>
          </w:tcPr>
          <w:p w14:paraId="16FA86F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p>
        </w:tc>
        <w:tc>
          <w:tcPr>
            <w:tcW w:w="1080" w:type="dxa"/>
            <w:noWrap/>
            <w:hideMark/>
          </w:tcPr>
          <w:p w14:paraId="2418088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p>
        </w:tc>
        <w:tc>
          <w:tcPr>
            <w:tcW w:w="2002" w:type="dxa"/>
          </w:tcPr>
          <w:p w14:paraId="490BB3E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p>
        </w:tc>
      </w:tr>
      <w:tr w:rsidR="002245EF" w:rsidRPr="002245EF" w14:paraId="13132F7A" w14:textId="77777777" w:rsidTr="00567545">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noWrap/>
            <w:hideMark/>
          </w:tcPr>
          <w:p w14:paraId="1B2947CE"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p>
        </w:tc>
        <w:tc>
          <w:tcPr>
            <w:tcW w:w="1710" w:type="dxa"/>
            <w:noWrap/>
            <w:hideMark/>
          </w:tcPr>
          <w:p w14:paraId="19B47B5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p>
        </w:tc>
        <w:tc>
          <w:tcPr>
            <w:tcW w:w="1080" w:type="dxa"/>
            <w:noWrap/>
            <w:hideMark/>
          </w:tcPr>
          <w:p w14:paraId="3BED43E0"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p>
        </w:tc>
        <w:tc>
          <w:tcPr>
            <w:tcW w:w="2002" w:type="dxa"/>
          </w:tcPr>
          <w:p w14:paraId="1851BED8"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p>
        </w:tc>
      </w:tr>
      <w:tr w:rsidR="002245EF" w:rsidRPr="002245EF" w14:paraId="1B1EEC1D" w14:textId="77777777" w:rsidTr="00567545">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405222F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p>
        </w:tc>
        <w:tc>
          <w:tcPr>
            <w:tcW w:w="1710" w:type="dxa"/>
            <w:noWrap/>
            <w:hideMark/>
          </w:tcPr>
          <w:p w14:paraId="2A15632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p>
        </w:tc>
        <w:tc>
          <w:tcPr>
            <w:tcW w:w="1080" w:type="dxa"/>
            <w:noWrap/>
            <w:hideMark/>
          </w:tcPr>
          <w:p w14:paraId="1188E8A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p>
        </w:tc>
        <w:tc>
          <w:tcPr>
            <w:tcW w:w="2002" w:type="dxa"/>
          </w:tcPr>
          <w:p w14:paraId="4C52AF61"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p>
        </w:tc>
      </w:tr>
      <w:tr w:rsidR="002245EF" w:rsidRPr="002245EF" w14:paraId="60489238" w14:textId="77777777" w:rsidTr="00567545">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19DDFF0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p>
        </w:tc>
        <w:tc>
          <w:tcPr>
            <w:tcW w:w="1710" w:type="dxa"/>
            <w:noWrap/>
            <w:hideMark/>
          </w:tcPr>
          <w:p w14:paraId="748D5CF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p>
        </w:tc>
        <w:tc>
          <w:tcPr>
            <w:tcW w:w="1080" w:type="dxa"/>
            <w:noWrap/>
            <w:hideMark/>
          </w:tcPr>
          <w:p w14:paraId="6E33B2F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p>
        </w:tc>
        <w:tc>
          <w:tcPr>
            <w:tcW w:w="2002" w:type="dxa"/>
          </w:tcPr>
          <w:p w14:paraId="50657BB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59"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59"/>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0"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60"/>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1"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6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62" w:author="D.Merritt" w:date="2025-03-16T12: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A logistic regression model indicated that light, herbaceous competition, and fine sediment were highly significant for seedling survival at BRAP (Table 2.4). Because all three 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63"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63"/>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w:t>
      </w:r>
      <w:commentRangeStart w:id="64"/>
      <w:r w:rsidRPr="002245EF">
        <w:rPr>
          <w:rFonts w:ascii="Times New Roman" w:hAnsi="Times New Roman" w:cs="Times New Roman"/>
          <w:sz w:val="24"/>
          <w:szCs w:val="24"/>
        </w:rPr>
        <w:t xml:space="preserve">significant </w:t>
      </w:r>
      <w:commentRangeEnd w:id="64"/>
      <w:r w:rsidR="00BE7FD1">
        <w:rPr>
          <w:rStyle w:val="CommentReference"/>
        </w:rPr>
        <w:commentReference w:id="64"/>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43046BEF" w:rsidR="0038100D" w:rsidRPr="002245EF" w:rsidRDefault="0038100D" w:rsidP="0038100D">
      <w:pPr>
        <w:spacing w:line="480" w:lineRule="auto"/>
        <w:jc w:val="center"/>
        <w:rPr>
          <w:rFonts w:ascii="Times New Roman" w:hAnsi="Times New Roman" w:cs="Times New Roman"/>
          <w:sz w:val="24"/>
          <w:szCs w:val="24"/>
        </w:rPr>
      </w:pPr>
    </w:p>
    <w:p w14:paraId="3A5159DC" w14:textId="05E4C9F9" w:rsidR="00697D5A" w:rsidRPr="00697D5A" w:rsidRDefault="0038100D" w:rsidP="00697D5A">
      <w:pPr>
        <w:jc w:val="center"/>
      </w:pPr>
      <w:bookmarkStart w:id="65"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65"/>
      <w:r w:rsidR="00697D5A" w:rsidRPr="00697D5A">
        <w:rPr>
          <w:rFonts w:ascii="Times New Roman" w:hAnsi="Times New Roman" w:cs="Times New Roman"/>
          <w:sz w:val="24"/>
          <w:szCs w:val="24"/>
          <w:highlight w:val="yellow"/>
        </w:rPr>
        <w:t xml:space="preserve"> Curious which of these </w:t>
      </w:r>
      <w:commentRangeStart w:id="66"/>
      <w:commentRangeStart w:id="67"/>
      <w:r w:rsidR="00697D5A" w:rsidRPr="00697D5A">
        <w:rPr>
          <w:rFonts w:ascii="Times New Roman" w:hAnsi="Times New Roman" w:cs="Times New Roman"/>
          <w:sz w:val="24"/>
          <w:szCs w:val="24"/>
          <w:highlight w:val="yellow"/>
        </w:rPr>
        <w:t xml:space="preserve">to </w:t>
      </w:r>
      <w:commentRangeEnd w:id="66"/>
      <w:r w:rsidR="00BE7FD1">
        <w:rPr>
          <w:rStyle w:val="CommentReference"/>
        </w:rPr>
        <w:commentReference w:id="66"/>
      </w:r>
      <w:commentRangeEnd w:id="67"/>
      <w:r w:rsidR="002B6513">
        <w:rPr>
          <w:rStyle w:val="CommentReference"/>
        </w:rPr>
        <w:commentReference w:id="67"/>
      </w:r>
      <w:r w:rsidR="00697D5A" w:rsidRPr="00697D5A">
        <w:rPr>
          <w:rFonts w:ascii="Times New Roman" w:hAnsi="Times New Roman" w:cs="Times New Roman"/>
          <w:sz w:val="24"/>
          <w:szCs w:val="24"/>
          <w:highlight w:val="yellow"/>
        </w:rPr>
        <w:t>include</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lastRenderedPageBreak/>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68"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69"/>
      <w:r w:rsidRPr="002245EF">
        <w:rPr>
          <w:rFonts w:ascii="Times New Roman" w:hAnsi="Times New Roman" w:cs="Times New Roman"/>
          <w:color w:val="auto"/>
          <w:sz w:val="24"/>
          <w:szCs w:val="24"/>
        </w:rPr>
        <w:t>relationship</w:t>
      </w:r>
      <w:commentRangeEnd w:id="69"/>
      <w:r w:rsidR="005E0FF8">
        <w:rPr>
          <w:rStyle w:val="CommentReference"/>
          <w:i w:val="0"/>
          <w:iCs w:val="0"/>
          <w:color w:val="auto"/>
        </w:rPr>
        <w:commentReference w:id="69"/>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68"/>
    </w:p>
    <w:p w14:paraId="752F1CD2" w14:textId="77777777" w:rsidR="0038100D" w:rsidRPr="002245EF" w:rsidRDefault="0038100D" w:rsidP="0038100D">
      <w:pPr>
        <w:jc w:val="center"/>
        <w:rPr>
          <w:rFonts w:ascii="Times New Roman" w:hAnsi="Times New Roman" w:cs="Times New Roman"/>
        </w:rPr>
      </w:pPr>
    </w:p>
    <w:p w14:paraId="2B718998" w14:textId="32ABA848"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lastRenderedPageBreak/>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458527B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70"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70"/>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71" w:author="Quentin R McCalla" w:date="2025-03-16T12:57:00Z"/>
          <w:rFonts w:ascii="Times New Roman" w:hAnsi="Times New Roman" w:cs="Times New Roman"/>
          <w:color w:val="auto"/>
          <w:sz w:val="24"/>
          <w:szCs w:val="24"/>
        </w:rPr>
      </w:pPr>
      <w:bookmarkStart w:id="72"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72"/>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73"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74"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74"/>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75" w:name="_Toc193890717"/>
      <w:r w:rsidRPr="00271AE2">
        <w:rPr>
          <w:rFonts w:ascii="Times New Roman" w:hAnsi="Times New Roman" w:cs="Times New Roman"/>
          <w:b/>
          <w:bCs/>
          <w:color w:val="auto"/>
        </w:rPr>
        <w:t>Discussion</w:t>
      </w:r>
      <w:bookmarkStart w:id="76" w:name="_Toc187849262"/>
      <w:bookmarkEnd w:id="75"/>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77"/>
      <w:r w:rsidRPr="002245EF">
        <w:rPr>
          <w:rFonts w:ascii="Times New Roman" w:hAnsi="Times New Roman" w:cs="Times New Roman"/>
          <w:b/>
          <w:bCs/>
          <w:sz w:val="24"/>
          <w:szCs w:val="24"/>
        </w:rPr>
        <w:t>Seedling</w:t>
      </w:r>
      <w:commentRangeEnd w:id="77"/>
      <w:r w:rsidR="002B6513">
        <w:rPr>
          <w:rStyle w:val="CommentReference"/>
        </w:rPr>
        <w:commentReference w:id="77"/>
      </w:r>
      <w:r w:rsidRPr="002245EF">
        <w:rPr>
          <w:rFonts w:ascii="Times New Roman" w:hAnsi="Times New Roman" w:cs="Times New Roman"/>
          <w:b/>
          <w:bCs/>
          <w:sz w:val="24"/>
          <w:szCs w:val="24"/>
        </w:rPr>
        <w:t xml:space="preserve"> survivorship and demographics</w:t>
      </w:r>
      <w:bookmarkEnd w:id="76"/>
    </w:p>
    <w:p w14:paraId="38136875" w14:textId="406E53D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r w:rsidR="001C783B">
        <w:rPr>
          <w:rFonts w:ascii="Times New Roman" w:hAnsi="Times New Roman" w:cs="Times New Roman"/>
          <w:sz w:val="24"/>
          <w:szCs w:val="24"/>
        </w:rPr>
        <w:t>During the first growing season, s</w:t>
      </w:r>
      <w:r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 xml:space="preserve">(Figure </w:t>
      </w:r>
      <w:proofErr w:type="spellStart"/>
      <w:r w:rsidR="001C783B">
        <w:rPr>
          <w:rFonts w:ascii="Times New Roman" w:hAnsi="Times New Roman" w:cs="Times New Roman"/>
          <w:sz w:val="24"/>
          <w:szCs w:val="24"/>
        </w:rPr>
        <w:t>x.x</w:t>
      </w:r>
      <w:proofErr w:type="spellEnd"/>
      <w:r w:rsidR="001C783B">
        <w:rPr>
          <w:rFonts w:ascii="Times New Roman" w:hAnsi="Times New Roman" w:cs="Times New Roman"/>
          <w:sz w:val="24"/>
          <w:szCs w:val="24"/>
        </w:rPr>
        <w:t>)</w:t>
      </w:r>
      <w:r w:rsidRPr="002245EF">
        <w:rPr>
          <w:rFonts w:ascii="Times New Roman" w:hAnsi="Times New Roman" w:cs="Times New Roman"/>
          <w:sz w:val="24"/>
          <w:szCs w:val="24"/>
        </w:rPr>
        <w:t>.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r w:rsidR="002B2A01">
        <w:rPr>
          <w:rFonts w:ascii="Times New Roman" w:hAnsi="Times New Roman" w:cs="Times New Roman"/>
          <w:sz w:val="24"/>
          <w:szCs w:val="24"/>
        </w:rPr>
        <w:t>.</w:t>
      </w:r>
    </w:p>
    <w:p w14:paraId="5B9B1177" w14:textId="1BBFFE99" w:rsidR="0038100D" w:rsidRPr="002245EF" w:rsidRDefault="0038100D" w:rsidP="0038100D">
      <w:pPr>
        <w:spacing w:line="480" w:lineRule="auto"/>
        <w:ind w:firstLine="720"/>
        <w:rPr>
          <w:rFonts w:ascii="Times New Roman" w:hAnsi="Times New Roman" w:cs="Times New Roman"/>
          <w:sz w:val="24"/>
          <w:szCs w:val="24"/>
        </w:rPr>
      </w:pPr>
      <w:commentRangeStart w:id="78"/>
      <w:r w:rsidRPr="002245EF">
        <w:rPr>
          <w:rFonts w:ascii="Times New Roman" w:hAnsi="Times New Roman" w:cs="Times New Roman"/>
          <w:sz w:val="24"/>
          <w:szCs w:val="24"/>
        </w:rPr>
        <w:t xml:space="preserve">Causes </w:t>
      </w:r>
      <w:commentRangeEnd w:id="78"/>
      <w:r w:rsidR="002B2A01">
        <w:rPr>
          <w:rStyle w:val="CommentReference"/>
        </w:rPr>
        <w:commentReference w:id="78"/>
      </w:r>
      <w:r w:rsidRPr="002245EF">
        <w:rPr>
          <w:rFonts w:ascii="Times New Roman" w:hAnsi="Times New Roman" w:cs="Times New Roman"/>
          <w:sz w:val="24"/>
          <w:szCs w:val="24"/>
        </w:rPr>
        <w:t xml:space="preserve">of mortality were difficult to determine. No significant floods scoured away seedlings during the study. At some sites, the seedlings were showing signs of desiccation during </w:t>
      </w:r>
      <w:r w:rsidRPr="002245EF">
        <w:rPr>
          <w:rFonts w:ascii="Times New Roman" w:hAnsi="Times New Roman" w:cs="Times New Roman"/>
          <w:sz w:val="24"/>
          <w:szCs w:val="24"/>
        </w:rPr>
        <w:lastRenderedPageBreak/>
        <w:t xml:space="preserve">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79"/>
      <w:r w:rsidRPr="002245EF">
        <w:rPr>
          <w:rFonts w:ascii="Times New Roman" w:hAnsi="Times New Roman" w:cs="Times New Roman"/>
          <w:sz w:val="24"/>
          <w:szCs w:val="24"/>
        </w:rPr>
        <w:t xml:space="preserve">Stromberg </w:t>
      </w:r>
      <w:commentRangeEnd w:id="79"/>
      <w:r w:rsidR="002B2A01">
        <w:rPr>
          <w:rStyle w:val="CommentReference"/>
        </w:rPr>
        <w:commentReference w:id="79"/>
      </w:r>
      <w:r w:rsidRPr="002245EF">
        <w:rPr>
          <w:rFonts w:ascii="Times New Roman" w:hAnsi="Times New Roman" w:cs="Times New Roman"/>
          <w:sz w:val="24"/>
          <w:szCs w:val="24"/>
        </w:rPr>
        <w:t>(1997) studied Fremont cottonwood, Goodding willow and tamarisk regeneration on the Hassayampa and Santa Maria</w:t>
      </w:r>
      <w:ins w:id="80"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w:t>
      </w:r>
      <w:proofErr w:type="gramStart"/>
      <w:r w:rsidRPr="002245EF">
        <w:rPr>
          <w:rFonts w:ascii="Times New Roman" w:hAnsi="Times New Roman" w:cs="Times New Roman"/>
          <w:sz w:val="24"/>
          <w:szCs w:val="24"/>
        </w:rPr>
        <w:t>similar to</w:t>
      </w:r>
      <w:proofErr w:type="gramEnd"/>
      <w:r w:rsidRPr="002245EF">
        <w:rPr>
          <w:rFonts w:ascii="Times New Roman" w:hAnsi="Times New Roman" w:cs="Times New Roman"/>
          <w:sz w:val="24"/>
          <w:szCs w:val="24"/>
        </w:rPr>
        <w:t xml:space="preserve"> densities on the Santa Maria River after two growing seasons. The smaller sizes found on the Verde River could be because all cottonwoods regardless of size or cohort were incorporated. For example, </w:t>
      </w:r>
      <w:commentRangeStart w:id="81"/>
      <w:r w:rsidRPr="002245EF">
        <w:rPr>
          <w:rFonts w:ascii="Times New Roman" w:hAnsi="Times New Roman" w:cs="Times New Roman"/>
          <w:sz w:val="24"/>
          <w:szCs w:val="24"/>
        </w:rPr>
        <w:t xml:space="preserve">large numbers of seedlings from 2024 floods </w:t>
      </w:r>
      <w:commentRangeEnd w:id="81"/>
      <w:r w:rsidR="004C1A79">
        <w:rPr>
          <w:rStyle w:val="CommentReference"/>
        </w:rPr>
        <w:commentReference w:id="81"/>
      </w:r>
      <w:r w:rsidRPr="002245EF">
        <w:rPr>
          <w:rFonts w:ascii="Times New Roman" w:hAnsi="Times New Roman" w:cs="Times New Roman"/>
          <w:sz w:val="24"/>
          <w:szCs w:val="24"/>
        </w:rPr>
        <w:t xml:space="preserve">were measured in both the Spring 2024 and Fall 2024 visits. In addition, the Hassayampa and Santa Maria rivers selected in Central Arizona were at lower elevations and at a more southern latitude. Seedlings here likely had a longer </w:t>
      </w:r>
      <w:commentRangeStart w:id="82"/>
      <w:r w:rsidRPr="002245EF">
        <w:rPr>
          <w:rFonts w:ascii="Times New Roman" w:hAnsi="Times New Roman" w:cs="Times New Roman"/>
          <w:sz w:val="24"/>
          <w:szCs w:val="24"/>
        </w:rPr>
        <w:t xml:space="preserve">growing </w:t>
      </w:r>
      <w:commentRangeEnd w:id="82"/>
      <w:r w:rsidR="002B2A01">
        <w:rPr>
          <w:rStyle w:val="CommentReference"/>
        </w:rPr>
        <w:commentReference w:id="82"/>
      </w:r>
      <w:r w:rsidRPr="002245EF">
        <w:rPr>
          <w:rFonts w:ascii="Times New Roman" w:hAnsi="Times New Roman" w:cs="Times New Roman"/>
          <w:sz w:val="24"/>
          <w:szCs w:val="24"/>
        </w:rPr>
        <w:t>season to grow larger than along the Verde River.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Light</w:t>
      </w:r>
    </w:p>
    <w:p w14:paraId="7673FA0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cottonwoods are generally considered to be shade intolerant </w:t>
      </w:r>
      <w:commentRangeStart w:id="83"/>
      <w:r w:rsidRPr="002245EF">
        <w:rPr>
          <w:rFonts w:ascii="Times New Roman" w:hAnsi="Times New Roman" w:cs="Times New Roman"/>
          <w:sz w:val="24"/>
          <w:szCs w:val="24"/>
        </w:rPr>
        <w:t>species</w:t>
      </w:r>
      <w:commentRangeEnd w:id="83"/>
      <w:r w:rsidR="002B2A01">
        <w:rPr>
          <w:rStyle w:val="CommentReference"/>
        </w:rPr>
        <w:commentReference w:id="83"/>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w:t>
      </w:r>
      <w:commentRangeStart w:id="84"/>
      <w:r w:rsidRPr="002245EF">
        <w:rPr>
          <w:rFonts w:ascii="Times New Roman" w:hAnsi="Times New Roman" w:cs="Times New Roman"/>
          <w:sz w:val="24"/>
          <w:szCs w:val="24"/>
        </w:rPr>
        <w:t xml:space="preserve">significant </w:t>
      </w:r>
      <w:commentRangeEnd w:id="84"/>
      <w:r w:rsidR="004C1A79">
        <w:rPr>
          <w:rStyle w:val="CommentReference"/>
        </w:rPr>
        <w:commentReference w:id="84"/>
      </w:r>
      <w:r w:rsidRPr="002245EF">
        <w:rPr>
          <w:rFonts w:ascii="Times New Roman" w:hAnsi="Times New Roman" w:cs="Times New Roman"/>
          <w:sz w:val="24"/>
          <w:szCs w:val="24"/>
        </w:rPr>
        <w:t xml:space="preserve">(p-value ≤ 0.001) for both sites. Light availability is impacted by both the geographic setting as well as the biological community. Plots located in constrained canyon reaches or under large canopy cover will have less light availability. Higher light availability led to higher seedling survival. Light availability was highly significant at both sites meaning that some combination of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4F931DA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survivorship at BRAP. However, it was found to be not significant in predicting seedling survival at Childs. At BRAP herbaceous competition was positively related to seedling survival. This </w:t>
      </w:r>
      <w:commentRangeStart w:id="85"/>
      <w:r w:rsidRPr="002245EF">
        <w:rPr>
          <w:rFonts w:ascii="Times New Roman" w:hAnsi="Times New Roman" w:cs="Times New Roman"/>
          <w:sz w:val="24"/>
          <w:szCs w:val="24"/>
        </w:rPr>
        <w:t xml:space="preserve">contradicts the idea </w:t>
      </w:r>
      <w:commentRangeEnd w:id="85"/>
      <w:r w:rsidR="004C1A79">
        <w:rPr>
          <w:rStyle w:val="CommentReference"/>
        </w:rPr>
        <w:commentReference w:id="85"/>
      </w:r>
      <w:r w:rsidRPr="002245EF">
        <w:rPr>
          <w:rFonts w:ascii="Times New Roman" w:hAnsi="Times New Roman" w:cs="Times New Roman"/>
          <w:sz w:val="24"/>
          <w:szCs w:val="24"/>
        </w:rPr>
        <w:t>that seedling competition with other species would be expected to decrease survival.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86"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4F73B26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w:t>
      </w:r>
      <w:r w:rsidRPr="002245EF">
        <w:rPr>
          <w:rFonts w:ascii="Times New Roman" w:hAnsi="Times New Roman" w:cs="Times New Roman"/>
          <w:sz w:val="24"/>
          <w:szCs w:val="24"/>
        </w:rPr>
        <w:lastRenderedPageBreak/>
        <w:t xml:space="preserve">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 </w:t>
      </w:r>
      <w:commentRangeStart w:id="87"/>
      <w:r w:rsidRPr="002245EF">
        <w:rPr>
          <w:rFonts w:ascii="Times New Roman" w:hAnsi="Times New Roman" w:cs="Times New Roman"/>
          <w:sz w:val="24"/>
          <w:szCs w:val="24"/>
        </w:rPr>
        <w:t>increase</w:t>
      </w:r>
      <w:ins w:id="88" w:author="Cooper,David" w:date="2025-04-05T14:24:00Z">
        <w:r w:rsidR="004C1A79">
          <w:rPr>
            <w:rFonts w:ascii="Times New Roman" w:hAnsi="Times New Roman" w:cs="Times New Roman"/>
            <w:sz w:val="24"/>
            <w:szCs w:val="24"/>
          </w:rPr>
          <w:t>d</w:t>
        </w:r>
      </w:ins>
      <w:commentRangeEnd w:id="87"/>
      <w:ins w:id="89" w:author="Cooper,David" w:date="2025-04-05T14:25:00Z">
        <w:r w:rsidR="004C1A79">
          <w:rPr>
            <w:rStyle w:val="CommentReference"/>
          </w:rPr>
          <w:commentReference w:id="87"/>
        </w:r>
      </w:ins>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90"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3B59B437"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90"/>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39495DD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w:t>
      </w:r>
      <w:commentRangeStart w:id="91"/>
      <w:r w:rsidRPr="002245EF">
        <w:rPr>
          <w:rFonts w:ascii="Times New Roman" w:hAnsi="Times New Roman" w:cs="Times New Roman"/>
          <w:sz w:val="24"/>
          <w:szCs w:val="24"/>
        </w:rPr>
        <w:t xml:space="preserve">is about </w:t>
      </w:r>
      <w:commentRangeEnd w:id="91"/>
      <w:r w:rsidR="00E24A13">
        <w:rPr>
          <w:rStyle w:val="CommentReference"/>
        </w:rPr>
        <w:commentReference w:id="91"/>
      </w:r>
      <w:r w:rsidRPr="002245EF">
        <w:rPr>
          <w:rFonts w:ascii="Times New Roman" w:hAnsi="Times New Roman" w:cs="Times New Roman"/>
          <w:sz w:val="24"/>
          <w:szCs w:val="24"/>
        </w:rPr>
        <w:t xml:space="preserve">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92" w:name="_Hlk191304377"/>
      <w:r w:rsidRPr="002245EF">
        <w:rPr>
          <w:rFonts w:ascii="Times New Roman" w:hAnsi="Times New Roman" w:cs="Times New Roman"/>
          <w:sz w:val="24"/>
          <w:szCs w:val="24"/>
        </w:rPr>
        <w:t xml:space="preserve">Euro-American settlement </w:t>
      </w:r>
      <w:commentRangeStart w:id="93"/>
      <w:r w:rsidRPr="002245EF">
        <w:rPr>
          <w:rFonts w:ascii="Times New Roman" w:hAnsi="Times New Roman" w:cs="Times New Roman"/>
          <w:sz w:val="24"/>
          <w:szCs w:val="24"/>
        </w:rPr>
        <w:t>disturbances</w:t>
      </w:r>
      <w:bookmarkEnd w:id="92"/>
      <w:commentRangeEnd w:id="93"/>
      <w:r w:rsidR="004349BE">
        <w:rPr>
          <w:rStyle w:val="CommentReference"/>
        </w:rPr>
        <w:commentReference w:id="93"/>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w:t>
      </w:r>
      <w:commentRangeStart w:id="94"/>
      <w:r w:rsidRPr="002245EF">
        <w:rPr>
          <w:rFonts w:ascii="Times New Roman" w:hAnsi="Times New Roman" w:cs="Times New Roman"/>
          <w:sz w:val="24"/>
          <w:szCs w:val="24"/>
        </w:rPr>
        <w:t xml:space="preserve">a copper smelter before being allowed to </w:t>
      </w:r>
      <w:r w:rsidRPr="002245EF">
        <w:rPr>
          <w:rFonts w:ascii="Times New Roman" w:hAnsi="Times New Roman" w:cs="Times New Roman"/>
          <w:sz w:val="24"/>
          <w:szCs w:val="24"/>
        </w:rPr>
        <w:lastRenderedPageBreak/>
        <w:t xml:space="preserve">recover </w:t>
      </w:r>
      <w:commentRangeEnd w:id="94"/>
      <w:r w:rsidR="00E24A13">
        <w:rPr>
          <w:rStyle w:val="CommentReference"/>
        </w:rPr>
        <w:commentReference w:id="94"/>
      </w:r>
      <w:r w:rsidRPr="002245EF">
        <w:rPr>
          <w:rFonts w:ascii="Times New Roman" w:hAnsi="Times New Roman" w:cs="Times New Roman"/>
          <w:sz w:val="24"/>
          <w:szCs w:val="24"/>
        </w:rPr>
        <w:t>by the 1970s. Then, large floods in 1983, 1993, 2005 and 2023 have kept riparian forests young and replenished. There are cottonwood trees more than 25 years old, but they are mostly outside of the riparian area.</w:t>
      </w:r>
    </w:p>
    <w:p w14:paraId="0FA08DC8" w14:textId="6ACA5D2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w:t>
      </w:r>
      <w:commentRangeStart w:id="95"/>
      <w:r w:rsidRPr="002245EF">
        <w:rPr>
          <w:rFonts w:ascii="Times New Roman" w:hAnsi="Times New Roman" w:cs="Times New Roman"/>
          <w:sz w:val="24"/>
          <w:szCs w:val="24"/>
        </w:rPr>
        <w:t>age</w:t>
      </w:r>
      <w:commentRangeEnd w:id="95"/>
      <w:r w:rsidR="00FB0D86">
        <w:rPr>
          <w:rStyle w:val="CommentReference"/>
        </w:rPr>
        <w:commentReference w:id="95"/>
      </w:r>
      <w:r w:rsidRPr="002245EF">
        <w:rPr>
          <w:rFonts w:ascii="Times New Roman" w:hAnsi="Times New Roman" w:cs="Times New Roman"/>
          <w:sz w:val="24"/>
          <w:szCs w:val="24"/>
        </w:rPr>
        <w:t xml:space="preserve">. </w:t>
      </w:r>
    </w:p>
    <w:p w14:paraId="1D6BDADF" w14:textId="7AF941E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Even though Fremont cottonwoods cored within the riparian zone are young, that does not mean that older trees do not </w:t>
      </w:r>
      <w:commentRangeStart w:id="96"/>
      <w:r w:rsidRPr="002245EF">
        <w:rPr>
          <w:rFonts w:ascii="Times New Roman" w:hAnsi="Times New Roman" w:cs="Times New Roman"/>
          <w:sz w:val="24"/>
          <w:szCs w:val="24"/>
        </w:rPr>
        <w:t>exist</w:t>
      </w:r>
      <w:commentRangeEnd w:id="96"/>
      <w:r w:rsidR="00FB0D86">
        <w:rPr>
          <w:rStyle w:val="CommentReference"/>
        </w:rPr>
        <w:commentReference w:id="96"/>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w:t>
      </w:r>
      <w:commentRangeStart w:id="97"/>
      <w:r w:rsidRPr="002245EF">
        <w:rPr>
          <w:rFonts w:ascii="Times New Roman" w:hAnsi="Times New Roman" w:cs="Times New Roman"/>
          <w:sz w:val="24"/>
          <w:szCs w:val="24"/>
        </w:rPr>
        <w:t>around 110 years</w:t>
      </w:r>
      <w:ins w:id="98" w:author="D.Merritt" w:date="2025-03-16T11:27:00Z">
        <w:r w:rsidRPr="002245EF">
          <w:rPr>
            <w:rFonts w:ascii="Times New Roman" w:hAnsi="Times New Roman" w:cs="Times New Roman"/>
            <w:sz w:val="24"/>
            <w:szCs w:val="24"/>
          </w:rPr>
          <w:t xml:space="preserve"> </w:t>
        </w:r>
      </w:ins>
      <w:commentRangeEnd w:id="97"/>
      <w:r w:rsidR="00E24A13">
        <w:rPr>
          <w:rStyle w:val="CommentReference"/>
        </w:rPr>
        <w:commentReference w:id="97"/>
      </w:r>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xml:space="preserve">) can reach ages of between 300-400 years </w:t>
      </w:r>
      <w:commentRangeStart w:id="99"/>
      <w:r w:rsidRPr="002245EF">
        <w:rPr>
          <w:rFonts w:ascii="Times New Roman" w:hAnsi="Times New Roman" w:cs="Times New Roman"/>
          <w:sz w:val="24"/>
          <w:szCs w:val="24"/>
        </w:rPr>
        <w:t xml:space="preserve">in </w:t>
      </w:r>
      <w:commentRangeEnd w:id="99"/>
      <w:r w:rsidR="00E24A13">
        <w:rPr>
          <w:rStyle w:val="CommentReference"/>
        </w:rPr>
        <w:commentReference w:id="99"/>
      </w:r>
      <w:r w:rsidRPr="002245EF">
        <w:rPr>
          <w:rFonts w:ascii="Times New Roman" w:hAnsi="Times New Roman" w:cs="Times New Roman"/>
          <w:sz w:val="24"/>
          <w:szCs w:val="24"/>
        </w:rPr>
        <w:t>Alberta, Canada.</w:t>
      </w:r>
    </w:p>
    <w:p w14:paraId="4DB84CBE" w14:textId="1D1A769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 </w:t>
      </w:r>
      <w:commentRangeStart w:id="100"/>
      <w:r w:rsidRPr="002245EF">
        <w:rPr>
          <w:rFonts w:ascii="Times New Roman" w:hAnsi="Times New Roman" w:cs="Times New Roman"/>
          <w:sz w:val="24"/>
          <w:szCs w:val="24"/>
        </w:rPr>
        <w:t xml:space="preserve">curvature </w:t>
      </w:r>
      <w:commentRangeEnd w:id="100"/>
      <w:r w:rsidR="00E03ECE">
        <w:rPr>
          <w:rStyle w:val="CommentReference"/>
        </w:rPr>
        <w:commentReference w:id="100"/>
      </w:r>
      <w:r w:rsidRPr="002245EF">
        <w:rPr>
          <w:rFonts w:ascii="Times New Roman" w:hAnsi="Times New Roman" w:cs="Times New Roman"/>
          <w:sz w:val="24"/>
          <w:szCs w:val="24"/>
        </w:rPr>
        <w:t>was found on the other side of the core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w:t>
      </w:r>
      <w:r w:rsidR="00EB6C45">
        <w:rPr>
          <w:rFonts w:ascii="Times New Roman" w:hAnsi="Times New Roman" w:cs="Times New Roman"/>
          <w:sz w:val="24"/>
          <w:szCs w:val="24"/>
        </w:rPr>
        <w:lastRenderedPageBreak/>
        <w:t>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101"/>
      <w:commentRangeStart w:id="102"/>
      <w:r w:rsidRPr="002245EF">
        <w:rPr>
          <w:rFonts w:ascii="Times New Roman" w:hAnsi="Times New Roman" w:cs="Times New Roman"/>
          <w:sz w:val="24"/>
          <w:szCs w:val="24"/>
        </w:rPr>
        <w:t>core</w:t>
      </w:r>
      <w:commentRangeEnd w:id="101"/>
      <w:r w:rsidR="00E03ECE">
        <w:rPr>
          <w:rStyle w:val="CommentReference"/>
        </w:rPr>
        <w:commentReference w:id="101"/>
      </w:r>
      <w:commentRangeEnd w:id="102"/>
      <w:r w:rsidR="00E03ECE">
        <w:rPr>
          <w:rStyle w:val="CommentReference"/>
        </w:rPr>
        <w:commentReference w:id="102"/>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6"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10F6A4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w:t>
      </w:r>
      <w:r w:rsidRPr="002245EF">
        <w:rPr>
          <w:rFonts w:ascii="Times New Roman" w:hAnsi="Times New Roman" w:cs="Times New Roman"/>
          <w:sz w:val="24"/>
          <w:szCs w:val="24"/>
        </w:rPr>
        <w:lastRenderedPageBreak/>
        <w:t xml:space="preserve">connected to the </w:t>
      </w:r>
      <w:commentRangeStart w:id="103"/>
      <w:r w:rsidRPr="002245EF">
        <w:rPr>
          <w:rFonts w:ascii="Times New Roman" w:hAnsi="Times New Roman" w:cs="Times New Roman"/>
          <w:sz w:val="24"/>
          <w:szCs w:val="24"/>
        </w:rPr>
        <w:t xml:space="preserve">groundwater </w:t>
      </w:r>
      <w:commentRangeEnd w:id="103"/>
      <w:r w:rsidR="00E03ECE">
        <w:rPr>
          <w:rStyle w:val="CommentReference"/>
        </w:rPr>
        <w:commentReference w:id="103"/>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3733101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This is the stage where cottonwoods are growing and adding biomass (BAI) at a constant rate. Cottonwoods along the Verde River seem to follow this trend (Figure 2.10). Basal area increased slowly during the establishment phase (for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w:t>
      </w:r>
      <w:commentRangeStart w:id="104"/>
      <w:r w:rsidR="00512C0B">
        <w:rPr>
          <w:rFonts w:ascii="Times New Roman" w:hAnsi="Times New Roman" w:cs="Times New Roman"/>
          <w:sz w:val="24"/>
          <w:szCs w:val="24"/>
        </w:rPr>
        <w:t>2006</w:t>
      </w:r>
      <w:commentRangeEnd w:id="104"/>
      <w:r w:rsidR="00512C0B">
        <w:rPr>
          <w:rStyle w:val="CommentReference"/>
        </w:rPr>
        <w:commentReference w:id="104"/>
      </w:r>
      <w:r w:rsidR="00512C0B">
        <w:rPr>
          <w:rFonts w:ascii="Times New Roman" w:hAnsi="Times New Roman" w:cs="Times New Roman"/>
          <w:sz w:val="24"/>
          <w:szCs w:val="24"/>
        </w:rPr>
        <w:t>)</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7"/>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105"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105"/>
    </w:p>
    <w:p w14:paraId="53A2821A" w14:textId="3F8D548C"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apid growth is likely do to the more favorable climate found along the Verde River. Fremont cottonwoods along the Verde River have a much longer growing season with higher </w:t>
      </w:r>
      <w:commentRangeStart w:id="106"/>
      <w:r>
        <w:rPr>
          <w:rFonts w:ascii="Times New Roman" w:hAnsi="Times New Roman" w:cs="Times New Roman"/>
          <w:sz w:val="24"/>
          <w:szCs w:val="24"/>
        </w:rPr>
        <w:t>temperatures</w:t>
      </w:r>
      <w:commentRangeEnd w:id="106"/>
      <w:r w:rsidR="00E03ECE">
        <w:rPr>
          <w:rStyle w:val="CommentReference"/>
        </w:rPr>
        <w:commentReference w:id="106"/>
      </w:r>
      <w:r>
        <w:rPr>
          <w:rFonts w:ascii="Times New Roman" w:hAnsi="Times New Roman" w:cs="Times New Roman"/>
          <w:sz w:val="24"/>
          <w:szCs w:val="24"/>
        </w:rPr>
        <w:t>. In addition, winters are much milder than those in Alberta.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6409090F"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w:t>
      </w:r>
      <w:commentRangeStart w:id="107"/>
      <w:r w:rsidRPr="002245EF">
        <w:rPr>
          <w:rFonts w:ascii="Times New Roman" w:hAnsi="Times New Roman" w:cs="Times New Roman"/>
          <w:sz w:val="24"/>
          <w:szCs w:val="24"/>
        </w:rPr>
        <w:t xml:space="preserve">June </w:t>
      </w:r>
      <w:commentRangeEnd w:id="107"/>
      <w:r w:rsidR="00E03ECE">
        <w:rPr>
          <w:rStyle w:val="CommentReference"/>
        </w:rPr>
        <w:commentReference w:id="107"/>
      </w:r>
      <w:r w:rsidRPr="002245EF">
        <w:rPr>
          <w:rFonts w:ascii="Times New Roman" w:hAnsi="Times New Roman" w:cs="Times New Roman"/>
          <w:sz w:val="24"/>
          <w:szCs w:val="24"/>
        </w:rPr>
        <w:t>15</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highest </w:t>
      </w:r>
      <w:r w:rsidRPr="002245EF">
        <w:rPr>
          <w:rFonts w:ascii="Times New Roman" w:hAnsi="Times New Roman" w:cs="Times New Roman"/>
          <w:sz w:val="24"/>
          <w:szCs w:val="24"/>
        </w:rPr>
        <w:lastRenderedPageBreak/>
        <w:t xml:space="preserve">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commentRangeStart w:id="108"/>
      <w:r w:rsidRPr="002245EF">
        <w:rPr>
          <w:rFonts w:ascii="Times New Roman" w:hAnsi="Times New Roman" w:cs="Times New Roman"/>
          <w:sz w:val="24"/>
          <w:szCs w:val="24"/>
        </w:rPr>
        <w:t xml:space="preserve">Groundwater </w:t>
      </w:r>
      <w:commentRangeEnd w:id="108"/>
      <w:r w:rsidR="00B522C1">
        <w:rPr>
          <w:rStyle w:val="CommentReference"/>
        </w:rPr>
        <w:commentReference w:id="108"/>
      </w:r>
      <w:r w:rsidRPr="002245EF">
        <w:rPr>
          <w:rFonts w:ascii="Times New Roman" w:hAnsi="Times New Roman" w:cs="Times New Roman"/>
          <w:sz w:val="24"/>
          <w:szCs w:val="24"/>
        </w:rPr>
        <w:t xml:space="preserve">and surface water are highly related in the Southwest. Higher 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109"/>
      <w:r w:rsidRPr="002245EF">
        <w:rPr>
          <w:rFonts w:ascii="Times New Roman" w:hAnsi="Times New Roman" w:cs="Times New Roman"/>
          <w:sz w:val="24"/>
          <w:szCs w:val="24"/>
        </w:rPr>
        <w:t>ecology</w:t>
      </w:r>
      <w:commentRangeEnd w:id="109"/>
      <w:r w:rsidR="00B522C1">
        <w:rPr>
          <w:rStyle w:val="CommentReference"/>
        </w:rPr>
        <w:commentReference w:id="109"/>
      </w:r>
      <w:r w:rsidRPr="002245EF">
        <w:rPr>
          <w:rFonts w:ascii="Times New Roman" w:hAnsi="Times New Roman" w:cs="Times New Roman"/>
          <w:sz w:val="24"/>
          <w:szCs w:val="24"/>
        </w:rPr>
        <w:t>.</w:t>
      </w:r>
    </w:p>
    <w:p w14:paraId="18273608" w14:textId="0BC11CDA"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commentRangeStart w:id="110"/>
      <w:r w:rsidRPr="002245EF">
        <w:rPr>
          <w:rFonts w:ascii="Times New Roman" w:hAnsi="Times New Roman" w:cs="Times New Roman"/>
          <w:sz w:val="24"/>
          <w:szCs w:val="24"/>
        </w:rPr>
        <w:t xml:space="preserve">different </w:t>
      </w:r>
      <w:commentRangeEnd w:id="110"/>
      <w:r w:rsidR="00B522C1">
        <w:rPr>
          <w:rStyle w:val="CommentReference"/>
        </w:rPr>
        <w:commentReference w:id="110"/>
      </w:r>
      <w:r w:rsidRPr="002245EF">
        <w:rPr>
          <w:rFonts w:ascii="Times New Roman" w:hAnsi="Times New Roman" w:cs="Times New Roman"/>
          <w:sz w:val="24"/>
          <w:szCs w:val="24"/>
        </w:rPr>
        <w:t>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620722DE" w14:textId="6F5E0A2E" w:rsidR="00057F69" w:rsidRPr="002245EF" w:rsidRDefault="00057F69" w:rsidP="00057F69">
      <w:pPr>
        <w:spacing w:line="480" w:lineRule="auto"/>
        <w:ind w:firstLine="72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05B97948" wp14:editId="3680E2B7">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54229AD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Riparian tree root collars are </w:t>
      </w:r>
      <w:commentRangeStart w:id="111"/>
      <w:r w:rsidRPr="002245EF">
        <w:rPr>
          <w:rFonts w:ascii="Times New Roman" w:hAnsi="Times New Roman" w:cs="Times New Roman"/>
          <w:sz w:val="24"/>
          <w:szCs w:val="24"/>
        </w:rPr>
        <w:t>often submerged by sediment</w:t>
      </w:r>
      <w:commentRangeEnd w:id="111"/>
      <w:r w:rsidR="00B078D0">
        <w:rPr>
          <w:rStyle w:val="CommentReference"/>
        </w:rPr>
        <w:commentReference w:id="111"/>
      </w:r>
      <w:r w:rsidRPr="002245EF">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 xml:space="preserve">coring </w:t>
      </w:r>
      <w:commentRangeStart w:id="112"/>
      <w:r w:rsidR="00B522C1">
        <w:rPr>
          <w:rFonts w:ascii="Times New Roman" w:hAnsi="Times New Roman" w:cs="Times New Roman"/>
          <w:sz w:val="24"/>
          <w:szCs w:val="24"/>
        </w:rPr>
        <w:t>height</w:t>
      </w:r>
      <w:commentRangeEnd w:id="112"/>
      <w:r w:rsidR="00B522C1">
        <w:rPr>
          <w:rStyle w:val="CommentReference"/>
        </w:rPr>
        <w:commentReference w:id="112"/>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w:t>
      </w:r>
      <w:commentRangeStart w:id="113"/>
      <w:r w:rsidRPr="002245EF">
        <w:rPr>
          <w:rFonts w:ascii="Times New Roman" w:hAnsi="Times New Roman" w:cs="Times New Roman"/>
          <w:sz w:val="24"/>
          <w:szCs w:val="24"/>
        </w:rPr>
        <w:t xml:space="preserve">2000 </w:t>
      </w:r>
      <w:commentRangeEnd w:id="113"/>
      <w:r w:rsidR="00B522C1">
        <w:rPr>
          <w:rStyle w:val="CommentReference"/>
        </w:rPr>
        <w:commentReference w:id="113"/>
      </w:r>
      <w:r w:rsidRPr="002245EF">
        <w:rPr>
          <w:rFonts w:ascii="Times New Roman" w:hAnsi="Times New Roman" w:cs="Times New Roman"/>
          <w:sz w:val="24"/>
          <w:szCs w:val="24"/>
        </w:rPr>
        <w:t xml:space="preserve">which means trees most likely date back to a series of floods between 1993 and 2005. </w:t>
      </w:r>
    </w:p>
    <w:p w14:paraId="16432A83" w14:textId="1AD9F2F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 This study observed seedling survival through the first growing season for cohorts from both 2023 and 2024. While 2023 was a large winter flood, 2024 floods had an AEP </w:t>
      </w:r>
      <w:r w:rsidRPr="002245EF">
        <w:rPr>
          <w:rFonts w:ascii="Times New Roman" w:hAnsi="Times New Roman" w:cs="Times New Roman"/>
          <w:sz w:val="24"/>
          <w:szCs w:val="24"/>
        </w:rPr>
        <w:lastRenderedPageBreak/>
        <w:t>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directly related to large floods of that year. Regeneration following the 1993 flood is lower than 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C6DC1E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w:t>
      </w:r>
      <w:r w:rsidRPr="002245EF">
        <w:rPr>
          <w:rFonts w:ascii="Times New Roman" w:hAnsi="Times New Roman" w:cs="Times New Roman"/>
          <w:sz w:val="24"/>
          <w:szCs w:val="24"/>
        </w:rPr>
        <w:lastRenderedPageBreak/>
        <w:t xml:space="preserve">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Following a 10-year flood on the Hassayampa River, Fremont cottonwood and Goodding willows regenerated into a new cohort while tamarisk had a much higher mortality and less regeneration than native species. </w:t>
      </w:r>
      <w:commentRangeStart w:id="114"/>
      <w:r w:rsidRPr="002245EF">
        <w:rPr>
          <w:rFonts w:ascii="Times New Roman" w:hAnsi="Times New Roman" w:cs="Times New Roman"/>
          <w:sz w:val="24"/>
          <w:szCs w:val="24"/>
        </w:rPr>
        <w:t xml:space="preserve">On </w:t>
      </w:r>
      <w:commentRangeEnd w:id="114"/>
      <w:r w:rsidR="00AE20AD">
        <w:rPr>
          <w:rStyle w:val="CommentReference"/>
        </w:rPr>
        <w:commentReference w:id="114"/>
      </w:r>
      <w:r w:rsidRPr="002245EF">
        <w:rPr>
          <w:rFonts w:ascii="Times New Roman" w:hAnsi="Times New Roman" w:cs="Times New Roman"/>
          <w:sz w:val="24"/>
          <w:szCs w:val="24"/>
        </w:rPr>
        <w:t>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 (42500 cfs) is required to cause Fremont cottonwood regeneration. However, the exact cohort and ages of trees seems to be driven by a complex combination or the frequency and size of 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4A15DD46"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115" w:name="_Toc193890718"/>
      <w:r w:rsidRPr="00D23292">
        <w:rPr>
          <w:rFonts w:ascii="Times New Roman" w:hAnsi="Times New Roman" w:cs="Times New Roman"/>
          <w:b/>
          <w:bCs/>
          <w:color w:val="auto"/>
          <w:sz w:val="24"/>
          <w:szCs w:val="24"/>
        </w:rPr>
        <w:t>Limitations/Assumptions</w:t>
      </w:r>
      <w:bookmarkEnd w:id="115"/>
    </w:p>
    <w:p w14:paraId="43D6B3AD" w14:textId="4757C8C2" w:rsidR="0038100D" w:rsidRPr="002245EF" w:rsidRDefault="0038100D" w:rsidP="00D23292">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series and cores collected are limited in number of years. This age limitation makes it difficult to produce high resolution correlations for crossdating. COFECHA was used to select cores that were correlated to each other and the overall collection of tree cores to use for further analysis. Because Fremont cottonwoods grow in riparian areas with access to year around water, rings were wide, and ring series were </w:t>
      </w:r>
      <w:r w:rsidR="00D23292">
        <w:rPr>
          <w:rFonts w:ascii="Times New Roman" w:hAnsi="Times New Roman" w:cs="Times New Roman"/>
          <w:sz w:val="24"/>
          <w:szCs w:val="24"/>
        </w:rPr>
        <w:t>variable</w:t>
      </w:r>
      <w:r w:rsidRPr="002245EF">
        <w:rPr>
          <w:rFonts w:ascii="Times New Roman" w:hAnsi="Times New Roman" w:cs="Times New Roman"/>
          <w:sz w:val="24"/>
          <w:szCs w:val="24"/>
        </w:rPr>
        <w:t xml:space="preserve">. These factors make crossdating challenging but it is unlikely that rings are missing which means that the trees are likely dated correctly even though this may be difficult to statistically prove. </w:t>
      </w:r>
      <w:bookmarkStart w:id="116" w:name="_Toc187849265"/>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117" w:name="_Toc193890719"/>
      <w:r w:rsidRPr="00D23292">
        <w:rPr>
          <w:rFonts w:ascii="Times New Roman" w:hAnsi="Times New Roman" w:cs="Times New Roman"/>
          <w:b/>
          <w:bCs/>
          <w:color w:val="auto"/>
          <w:sz w:val="24"/>
          <w:szCs w:val="24"/>
        </w:rPr>
        <w:lastRenderedPageBreak/>
        <w:t>Conclusions and Implications</w:t>
      </w:r>
      <w:bookmarkEnd w:id="116"/>
      <w:bookmarkEnd w:id="117"/>
    </w:p>
    <w:p w14:paraId="0B6375BC" w14:textId="2DB90DE1"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ins w:id="118" w:author="Merritt, David - FS, CO" w:date="2025-04-07T12:55:00Z" w16du:dateUtc="2025-04-07T18:55:00Z">
        <w:r w:rsidR="00512C0B">
          <w:rPr>
            <w:rFonts w:ascii="Times New Roman" w:hAnsi="Times New Roman" w:cs="Times New Roman"/>
            <w:sz w:val="24"/>
            <w:szCs w:val="24"/>
          </w:rPr>
          <w:t xml:space="preserve"> (what is that per year?)</w:t>
        </w:r>
      </w:ins>
      <w:r w:rsidRPr="002245EF">
        <w:rPr>
          <w:rFonts w:ascii="Times New Roman" w:hAnsi="Times New Roman" w:cs="Times New Roman"/>
          <w:sz w:val="24"/>
          <w:szCs w:val="24"/>
        </w:rPr>
        <w:t>.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119"/>
      <w:r w:rsidRPr="002245EF">
        <w:rPr>
          <w:rFonts w:ascii="Times New Roman" w:hAnsi="Times New Roman" w:cs="Times New Roman"/>
          <w:sz w:val="24"/>
          <w:szCs w:val="24"/>
        </w:rPr>
        <w:t>Keeping the natural systems and environmental flows along the Verde River will maintain and protect its riparian forests.</w:t>
      </w:r>
      <w:commentRangeEnd w:id="119"/>
      <w:r w:rsidRPr="002245EF">
        <w:rPr>
          <w:rStyle w:val="CommentReference"/>
          <w:rFonts w:ascii="Times New Roman" w:hAnsi="Times New Roman" w:cs="Times New Roman"/>
        </w:rPr>
        <w:commentReference w:id="119"/>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34E2CE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BIBL {"uncited":[],"omitted":[],"custom":[]} CSL_BIBLIOGRAPHY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 xml:space="preserve">Alam, J. (1997). Irrigation in the Verde Valley. </w:t>
      </w:r>
      <w:r w:rsidRPr="002245EF">
        <w:rPr>
          <w:rFonts w:ascii="Times New Roman" w:hAnsi="Times New Roman" w:cs="Times New Roman"/>
          <w:i/>
          <w:iCs/>
          <w:sz w:val="24"/>
        </w:rPr>
        <w:t>A Report of the Irrigation Diversion Improvement Project. Verde Natural Resource Conservation District</w:t>
      </w:r>
      <w:r w:rsidRPr="002245EF">
        <w:rPr>
          <w:rFonts w:ascii="Times New Roman" w:hAnsi="Times New Roman" w:cs="Times New Roman"/>
          <w:sz w:val="24"/>
        </w:rPr>
        <w:t>.</w:t>
      </w:r>
    </w:p>
    <w:p w14:paraId="7C1CB1A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Andersen, D. C. (2015). Tree Mortality in Mature Riparian Forest: Implications for Fremont Cottonwood Conservation in the American Southwest. </w:t>
      </w:r>
      <w:r w:rsidRPr="002245EF">
        <w:rPr>
          <w:rFonts w:ascii="Times New Roman" w:hAnsi="Times New Roman" w:cs="Times New Roman"/>
          <w:i/>
          <w:iCs/>
          <w:sz w:val="24"/>
        </w:rPr>
        <w:t>Western North American Naturalist</w:t>
      </w:r>
      <w:r w:rsidRPr="002245EF">
        <w:rPr>
          <w:rFonts w:ascii="Times New Roman" w:hAnsi="Times New Roman" w:cs="Times New Roman"/>
          <w:sz w:val="24"/>
        </w:rPr>
        <w:t xml:space="preserve">, </w:t>
      </w:r>
      <w:r w:rsidRPr="002245EF">
        <w:rPr>
          <w:rFonts w:ascii="Times New Roman" w:hAnsi="Times New Roman" w:cs="Times New Roman"/>
          <w:i/>
          <w:iCs/>
          <w:sz w:val="24"/>
        </w:rPr>
        <w:t>75</w:t>
      </w:r>
      <w:r w:rsidRPr="002245EF">
        <w:rPr>
          <w:rFonts w:ascii="Times New Roman" w:hAnsi="Times New Roman" w:cs="Times New Roman"/>
          <w:sz w:val="24"/>
        </w:rPr>
        <w:t>(2), 157–169. https://doi.org/10.3398/064.075.0204</w:t>
      </w:r>
    </w:p>
    <w:p w14:paraId="73D8327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hattacharjee, J., Taylor, J. P., Smith, L. M., &amp; Spence, L. E. (2008). The Importance of Soil Characteristics in Determining Survival of First‐Year Cottonwood Seedlings in Altered Riparian Habitats. </w:t>
      </w:r>
      <w:r w:rsidRPr="002245EF">
        <w:rPr>
          <w:rFonts w:ascii="Times New Roman" w:hAnsi="Times New Roman" w:cs="Times New Roman"/>
          <w:i/>
          <w:iCs/>
          <w:sz w:val="24"/>
        </w:rPr>
        <w:t>Restoration Ecology</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4), 563–571. https://doi.org/10.1111/j.1526-100X.2007.00328.x</w:t>
      </w:r>
    </w:p>
    <w:p w14:paraId="4815CD5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lasch, K. W., Hoffmann, J. P., Graser, L. F., Bryson, J. R., &amp; Flint, A. L. (2006). </w:t>
      </w:r>
      <w:r w:rsidRPr="002245EF">
        <w:rPr>
          <w:rFonts w:ascii="Times New Roman" w:hAnsi="Times New Roman" w:cs="Times New Roman"/>
          <w:i/>
          <w:iCs/>
          <w:sz w:val="24"/>
        </w:rPr>
        <w:t>Hydrogeology of the upper and middle Verde River watersheds, central Arizona</w:t>
      </w:r>
      <w:r w:rsidRPr="002245EF">
        <w:rPr>
          <w:rFonts w:ascii="Times New Roman" w:hAnsi="Times New Roman" w:cs="Times New Roman"/>
          <w:sz w:val="24"/>
        </w:rPr>
        <w:t>. U. S. Geological Survey.</w:t>
      </w:r>
    </w:p>
    <w:p w14:paraId="077333B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dley D. Garner &amp; Donald J. Bills. (2012). </w:t>
      </w:r>
      <w:r w:rsidRPr="002245EF">
        <w:rPr>
          <w:rFonts w:ascii="Times New Roman" w:hAnsi="Times New Roman" w:cs="Times New Roman"/>
          <w:i/>
          <w:iCs/>
          <w:sz w:val="24"/>
        </w:rPr>
        <w:t>Spatial and seasonal variability of base flow in the Verde Valley, central Arizona, 2007 and 2011</w:t>
      </w:r>
      <w:r w:rsidRPr="002245EF">
        <w:rPr>
          <w:rFonts w:ascii="Times New Roman" w:hAnsi="Times New Roman" w:cs="Times New Roman"/>
          <w:sz w:val="24"/>
        </w:rPr>
        <w:t xml:space="preserve"> (Scientific Investigations Report) [Scientific Investigations Report].</w:t>
      </w:r>
    </w:p>
    <w:p w14:paraId="699299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raun-Blanquet, J. (1964). </w:t>
      </w:r>
      <w:r w:rsidRPr="002245EF">
        <w:rPr>
          <w:rFonts w:ascii="Times New Roman" w:hAnsi="Times New Roman" w:cs="Times New Roman"/>
          <w:i/>
          <w:iCs/>
          <w:sz w:val="24"/>
        </w:rPr>
        <w:t>Pflanzensoziologie</w:t>
      </w:r>
      <w:r w:rsidRPr="002245EF">
        <w:rPr>
          <w:rFonts w:ascii="Times New Roman" w:hAnsi="Times New Roman" w:cs="Times New Roman"/>
          <w:sz w:val="24"/>
        </w:rPr>
        <w:t>. Springer Vienna. https://doi.org/10.1007/978-3-7091-8110-2</w:t>
      </w:r>
    </w:p>
    <w:p w14:paraId="381547DD"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Bunn, A. G. (2010). Statistical and visual crossdating in R using the dplR library. </w:t>
      </w:r>
      <w:r w:rsidRPr="002245EF">
        <w:rPr>
          <w:rFonts w:ascii="Times New Roman" w:hAnsi="Times New Roman" w:cs="Times New Roman"/>
          <w:i/>
          <w:iCs/>
          <w:sz w:val="24"/>
        </w:rPr>
        <w:t>Dendrochronologia</w:t>
      </w:r>
      <w:r w:rsidRPr="002245EF">
        <w:rPr>
          <w:rFonts w:ascii="Times New Roman" w:hAnsi="Times New Roman" w:cs="Times New Roman"/>
          <w:sz w:val="24"/>
        </w:rPr>
        <w:t xml:space="preserve">, </w:t>
      </w:r>
      <w:r w:rsidRPr="002245EF">
        <w:rPr>
          <w:rFonts w:ascii="Times New Roman" w:hAnsi="Times New Roman" w:cs="Times New Roman"/>
          <w:i/>
          <w:iCs/>
          <w:sz w:val="24"/>
        </w:rPr>
        <w:t>28</w:t>
      </w:r>
      <w:r w:rsidRPr="002245EF">
        <w:rPr>
          <w:rFonts w:ascii="Times New Roman" w:hAnsi="Times New Roman" w:cs="Times New Roman"/>
          <w:sz w:val="24"/>
        </w:rPr>
        <w:t>(4), 251–258. https://doi.org/10.1016/j.dendro.2009.12.001</w:t>
      </w:r>
    </w:p>
    <w:p w14:paraId="2372AB86"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Cooper, D. J., Merritt, D. M., Andersen, D. C., &amp; Chimner, R. A. (1999). Factors controlling the establishment of Fremont cottonwood seedlings on the upper Green River, USA. </w:t>
      </w:r>
      <w:r w:rsidRPr="002245EF">
        <w:rPr>
          <w:rFonts w:ascii="Times New Roman" w:hAnsi="Times New Roman" w:cs="Times New Roman"/>
          <w:i/>
          <w:iCs/>
          <w:sz w:val="24"/>
        </w:rPr>
        <w:lastRenderedPageBreak/>
        <w:t>Regulated Rivers: Research &amp; Management: An International Journal Devoted to River Research and Management</w:t>
      </w:r>
      <w:r w:rsidRPr="002245EF">
        <w:rPr>
          <w:rFonts w:ascii="Times New Roman" w:hAnsi="Times New Roman" w:cs="Times New Roman"/>
          <w:sz w:val="24"/>
        </w:rPr>
        <w:t xml:space="preserve">, </w:t>
      </w:r>
      <w:r w:rsidRPr="002245EF">
        <w:rPr>
          <w:rFonts w:ascii="Times New Roman" w:hAnsi="Times New Roman" w:cs="Times New Roman"/>
          <w:i/>
          <w:iCs/>
          <w:sz w:val="24"/>
        </w:rPr>
        <w:t>15</w:t>
      </w:r>
      <w:r w:rsidRPr="002245EF">
        <w:rPr>
          <w:rFonts w:ascii="Times New Roman" w:hAnsi="Times New Roman" w:cs="Times New Roman"/>
          <w:sz w:val="24"/>
        </w:rPr>
        <w:t>(5), 419–440.</w:t>
      </w:r>
    </w:p>
    <w:p w14:paraId="012AFD0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Dyson, M., Bergkamp, G., &amp; Scanlon, J. (2003). Flow: The essentials of environmental flows. </w:t>
      </w:r>
      <w:r w:rsidRPr="002245EF">
        <w:rPr>
          <w:rFonts w:ascii="Times New Roman" w:hAnsi="Times New Roman" w:cs="Times New Roman"/>
          <w:i/>
          <w:iCs/>
          <w:sz w:val="24"/>
        </w:rPr>
        <w:t>IUCN, Gland, Switzerland and Cambridge, UK</w:t>
      </w:r>
      <w:r w:rsidRPr="002245EF">
        <w:rPr>
          <w:rFonts w:ascii="Times New Roman" w:hAnsi="Times New Roman" w:cs="Times New Roman"/>
          <w:sz w:val="24"/>
        </w:rPr>
        <w:t>, 20–87.</w:t>
      </w:r>
    </w:p>
    <w:p w14:paraId="693A157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i/>
          <w:iCs/>
          <w:sz w:val="24"/>
        </w:rPr>
        <w:t>Ecological Implications of Verde River Flows</w:t>
      </w:r>
      <w:r w:rsidRPr="002245EF">
        <w:rPr>
          <w:rFonts w:ascii="Times New Roman" w:hAnsi="Times New Roman" w:cs="Times New Roman"/>
          <w:sz w:val="24"/>
        </w:rPr>
        <w:t xml:space="preserve"> (Hydrology of the Upper and Middle Verde, pp. 5–14). (2008). Arizona Water Institute, The Nature Conservancy, and Verde River Basin Partnership.</w:t>
      </w:r>
    </w:p>
    <w:p w14:paraId="74555B5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enner, B. P., &amp; D. R. Patton. (1985). Effects of regulated water flows on regeneration of Fremont cottonwood. </w:t>
      </w:r>
      <w:r w:rsidRPr="002245EF">
        <w:rPr>
          <w:rFonts w:ascii="Times New Roman" w:hAnsi="Times New Roman" w:cs="Times New Roman"/>
          <w:i/>
          <w:iCs/>
          <w:sz w:val="24"/>
        </w:rPr>
        <w:t>Rangeland Ecology and Management</w:t>
      </w:r>
      <w:r w:rsidRPr="002245EF">
        <w:rPr>
          <w:rFonts w:ascii="Times New Roman" w:hAnsi="Times New Roman" w:cs="Times New Roman"/>
          <w:sz w:val="24"/>
        </w:rPr>
        <w:t>.</w:t>
      </w:r>
    </w:p>
    <w:p w14:paraId="099E860F"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Ffolliott, P. F., DeBano, L. F., Baker Jr, M. B., Neary, D. G., &amp; Brooks, K. N. (2004). Hydrology and impacts of disturbances on hydrologic function. </w:t>
      </w:r>
      <w:r w:rsidRPr="002245EF">
        <w:rPr>
          <w:rFonts w:ascii="Times New Roman" w:hAnsi="Times New Roman" w:cs="Times New Roman"/>
          <w:i/>
          <w:iCs/>
          <w:sz w:val="24"/>
        </w:rPr>
        <w:t>Riparian Areas of the Southwestern United States: Hydrology, Ecology, and Management; Baker, MB, Ffolliott, PF, DeBano, LF, Neary, DG, Eds</w:t>
      </w:r>
      <w:r w:rsidRPr="002245EF">
        <w:rPr>
          <w:rFonts w:ascii="Times New Roman" w:hAnsi="Times New Roman" w:cs="Times New Roman"/>
          <w:sz w:val="24"/>
        </w:rPr>
        <w:t>, 51.</w:t>
      </w:r>
    </w:p>
    <w:p w14:paraId="2189926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Horton, J. L., Kolb, T. E., &amp; Hart, S. C. (2001). PHYSIOLOGICAL RESPONSE TO GROUNDWATER DEPTH VARIES AMONG SPECIES AND WITH RIVER FLOW REGULATION.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1</w:t>
      </w:r>
      <w:r w:rsidRPr="002245EF">
        <w:rPr>
          <w:rFonts w:ascii="Times New Roman" w:hAnsi="Times New Roman" w:cs="Times New Roman"/>
          <w:sz w:val="24"/>
        </w:rPr>
        <w:t>(4), 1046–1059. https://doi.org/10.1890/1051-0761(2001)011[1046:PRTGDV]2.0.CO;2</w:t>
      </w:r>
    </w:p>
    <w:p w14:paraId="35C1CED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Johnson, T. D., Kolb, T. E., &amp; Medina, A. L. (2010). Do riparian plant community characteristics differ between Tamarix (L.) invaded and non-invaded sites on the upper Verde River, Arizona? </w:t>
      </w:r>
      <w:r w:rsidRPr="002245EF">
        <w:rPr>
          <w:rFonts w:ascii="Times New Roman" w:hAnsi="Times New Roman" w:cs="Times New Roman"/>
          <w:i/>
          <w:iCs/>
          <w:sz w:val="24"/>
        </w:rPr>
        <w:t>Biological Invas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8), 2487–2497. https://doi.org/10.1007/s10530-009-9658-2</w:t>
      </w:r>
    </w:p>
    <w:p w14:paraId="6729A12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Meko, D. M., Touchan, R., &amp; Anchukaitis, K. J. (2011). Seascorr: A MATLAB program for identifying the seasonal climate signal in an annual tree-ring time series. </w:t>
      </w:r>
      <w:r w:rsidRPr="002245EF">
        <w:rPr>
          <w:rFonts w:ascii="Times New Roman" w:hAnsi="Times New Roman" w:cs="Times New Roman"/>
          <w:i/>
          <w:iCs/>
          <w:sz w:val="24"/>
        </w:rPr>
        <w:t>Computers &amp; Geosciences</w:t>
      </w:r>
      <w:r w:rsidRPr="002245EF">
        <w:rPr>
          <w:rFonts w:ascii="Times New Roman" w:hAnsi="Times New Roman" w:cs="Times New Roman"/>
          <w:sz w:val="24"/>
        </w:rPr>
        <w:t xml:space="preserve">, </w:t>
      </w:r>
      <w:r w:rsidRPr="002245EF">
        <w:rPr>
          <w:rFonts w:ascii="Times New Roman" w:hAnsi="Times New Roman" w:cs="Times New Roman"/>
          <w:i/>
          <w:iCs/>
          <w:sz w:val="24"/>
        </w:rPr>
        <w:t>37</w:t>
      </w:r>
      <w:r w:rsidRPr="002245EF">
        <w:rPr>
          <w:rFonts w:ascii="Times New Roman" w:hAnsi="Times New Roman" w:cs="Times New Roman"/>
          <w:sz w:val="24"/>
        </w:rPr>
        <w:t>(9), 1234–1241. https://doi.org/10.1016/j.cageo.2011.01.013</w:t>
      </w:r>
    </w:p>
    <w:p w14:paraId="4318C0E4"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erritt, D. M., &amp; Cooper, D. J. (2000). Riparian vegetation and channel change in response to river regulation: A comparative study of regulated and unregulated streams in the Green River Basin, USA. </w:t>
      </w:r>
      <w:r w:rsidRPr="002245EF">
        <w:rPr>
          <w:rFonts w:ascii="Times New Roman" w:hAnsi="Times New Roman" w:cs="Times New Roman"/>
          <w:i/>
          <w:iCs/>
          <w:sz w:val="24"/>
        </w:rPr>
        <w:t>Regulated Rivers: Research &amp; Management</w:t>
      </w:r>
      <w:r w:rsidRPr="002245EF">
        <w:rPr>
          <w:rFonts w:ascii="Times New Roman" w:hAnsi="Times New Roman" w:cs="Times New Roman"/>
          <w:sz w:val="24"/>
        </w:rPr>
        <w:t xml:space="preserve">, </w:t>
      </w:r>
      <w:r w:rsidRPr="002245EF">
        <w:rPr>
          <w:rFonts w:ascii="Times New Roman" w:hAnsi="Times New Roman" w:cs="Times New Roman"/>
          <w:i/>
          <w:iCs/>
          <w:sz w:val="24"/>
        </w:rPr>
        <w:t>16</w:t>
      </w:r>
      <w:r w:rsidRPr="002245EF">
        <w:rPr>
          <w:rFonts w:ascii="Times New Roman" w:hAnsi="Times New Roman" w:cs="Times New Roman"/>
          <w:sz w:val="24"/>
        </w:rPr>
        <w:t>(6), 543–564. https://doi.org/10.1002/1099-1646(200011/12)16:6&lt;543::AID-RRR590&gt;3.0.CO;2-N</w:t>
      </w:r>
    </w:p>
    <w:p w14:paraId="27ACD59A"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Moran, M. E., Aparecido, L. M. T., Koepke, D. F., Cooper, H. F., Doughty, C. E., Gehring, C. A., Throop, H. L., Whitham, T. G., Allan, G. J., &amp; Hultine, K. R. (2023). Limits of thermal and hydrological tolerance in a foundation tree species ( </w:t>
      </w:r>
      <w:r w:rsidRPr="002245EF">
        <w:rPr>
          <w:rFonts w:ascii="Times New Roman" w:hAnsi="Times New Roman" w:cs="Times New Roman"/>
          <w:i/>
          <w:iCs/>
          <w:sz w:val="24"/>
        </w:rPr>
        <w:t>Populus fremontii</w:t>
      </w:r>
      <w:r w:rsidRPr="002245EF">
        <w:rPr>
          <w:rFonts w:ascii="Times New Roman" w:hAnsi="Times New Roman" w:cs="Times New Roman"/>
          <w:sz w:val="24"/>
        </w:rPr>
        <w:t xml:space="preserve"> ) in the desert southwestern United States. </w:t>
      </w:r>
      <w:r w:rsidRPr="002245EF">
        <w:rPr>
          <w:rFonts w:ascii="Times New Roman" w:hAnsi="Times New Roman" w:cs="Times New Roman"/>
          <w:i/>
          <w:iCs/>
          <w:sz w:val="24"/>
        </w:rPr>
        <w:t>New Phytologist</w:t>
      </w:r>
      <w:r w:rsidRPr="002245EF">
        <w:rPr>
          <w:rFonts w:ascii="Times New Roman" w:hAnsi="Times New Roman" w:cs="Times New Roman"/>
          <w:sz w:val="24"/>
        </w:rPr>
        <w:t xml:space="preserve">, </w:t>
      </w:r>
      <w:r w:rsidRPr="002245EF">
        <w:rPr>
          <w:rFonts w:ascii="Times New Roman" w:hAnsi="Times New Roman" w:cs="Times New Roman"/>
          <w:i/>
          <w:iCs/>
          <w:sz w:val="24"/>
        </w:rPr>
        <w:t>240</w:t>
      </w:r>
      <w:r w:rsidRPr="002245EF">
        <w:rPr>
          <w:rFonts w:ascii="Times New Roman" w:hAnsi="Times New Roman" w:cs="Times New Roman"/>
          <w:sz w:val="24"/>
        </w:rPr>
        <w:t>(6), 2298–2311. https://doi.org/10.1111/nph.19247</w:t>
      </w:r>
    </w:p>
    <w:p w14:paraId="2C8B489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 Willms, C., W. Pearce, D., &amp; B. Rood, S. (2006). Growth of riparian cottonwoods: A developmental pattern and the influence of geomorphic context. </w:t>
      </w:r>
      <w:r w:rsidRPr="002245EF">
        <w:rPr>
          <w:rFonts w:ascii="Times New Roman" w:hAnsi="Times New Roman" w:cs="Times New Roman"/>
          <w:i/>
          <w:iCs/>
          <w:sz w:val="24"/>
        </w:rPr>
        <w:t>Trees</w:t>
      </w:r>
      <w:r w:rsidRPr="002245EF">
        <w:rPr>
          <w:rFonts w:ascii="Times New Roman" w:hAnsi="Times New Roman" w:cs="Times New Roman"/>
          <w:sz w:val="24"/>
        </w:rPr>
        <w:t xml:space="preserve">, </w:t>
      </w:r>
      <w:r w:rsidRPr="002245EF">
        <w:rPr>
          <w:rFonts w:ascii="Times New Roman" w:hAnsi="Times New Roman" w:cs="Times New Roman"/>
          <w:i/>
          <w:iCs/>
          <w:sz w:val="24"/>
        </w:rPr>
        <w:t>20</w:t>
      </w:r>
      <w:r w:rsidRPr="002245EF">
        <w:rPr>
          <w:rFonts w:ascii="Times New Roman" w:hAnsi="Times New Roman" w:cs="Times New Roman"/>
          <w:sz w:val="24"/>
        </w:rPr>
        <w:t>(2), 210–218. https://doi.org/10.1007/s00468-005-0027-1</w:t>
      </w:r>
    </w:p>
    <w:p w14:paraId="766BB16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Rose, R., Ketchum, J. S., &amp; Hanson, D. E. (1999). Three-Year Survival and Growth of Douglas-Fir Seedlings Under Various Vegetation-Free Regimes. </w:t>
      </w:r>
      <w:r w:rsidRPr="002245EF">
        <w:rPr>
          <w:rFonts w:ascii="Times New Roman" w:hAnsi="Times New Roman" w:cs="Times New Roman"/>
          <w:i/>
          <w:iCs/>
          <w:sz w:val="24"/>
        </w:rPr>
        <w:t>Forest Science</w:t>
      </w:r>
      <w:r w:rsidRPr="002245EF">
        <w:rPr>
          <w:rFonts w:ascii="Times New Roman" w:hAnsi="Times New Roman" w:cs="Times New Roman"/>
          <w:sz w:val="24"/>
        </w:rPr>
        <w:t xml:space="preserve">, </w:t>
      </w:r>
      <w:r w:rsidRPr="002245EF">
        <w:rPr>
          <w:rFonts w:ascii="Times New Roman" w:hAnsi="Times New Roman" w:cs="Times New Roman"/>
          <w:i/>
          <w:iCs/>
          <w:sz w:val="24"/>
        </w:rPr>
        <w:t>45</w:t>
      </w:r>
      <w:r w:rsidRPr="002245EF">
        <w:rPr>
          <w:rFonts w:ascii="Times New Roman" w:hAnsi="Times New Roman" w:cs="Times New Roman"/>
          <w:sz w:val="24"/>
        </w:rPr>
        <w:t>(1), 117–126. https://doi.org/10.1093/forestscience/45.1.117</w:t>
      </w:r>
    </w:p>
    <w:p w14:paraId="1C8278C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chook, D. M., Friedman, J. M., &amp; Rathburn, S. L. (2016). Flow reconstructions in the Upper Missouri River Basin using riparian tree rings: Upper Missouri River Basin flow reconstructions. </w:t>
      </w:r>
      <w:r w:rsidRPr="002245EF">
        <w:rPr>
          <w:rFonts w:ascii="Times New Roman" w:hAnsi="Times New Roman" w:cs="Times New Roman"/>
          <w:i/>
          <w:iCs/>
          <w:sz w:val="24"/>
        </w:rPr>
        <w:t>Water Resources Research</w:t>
      </w:r>
      <w:r w:rsidRPr="002245EF">
        <w:rPr>
          <w:rFonts w:ascii="Times New Roman" w:hAnsi="Times New Roman" w:cs="Times New Roman"/>
          <w:sz w:val="24"/>
        </w:rPr>
        <w:t xml:space="preserve">, </w:t>
      </w:r>
      <w:r w:rsidRPr="002245EF">
        <w:rPr>
          <w:rFonts w:ascii="Times New Roman" w:hAnsi="Times New Roman" w:cs="Times New Roman"/>
          <w:i/>
          <w:iCs/>
          <w:sz w:val="24"/>
        </w:rPr>
        <w:t>52</w:t>
      </w:r>
      <w:r w:rsidRPr="002245EF">
        <w:rPr>
          <w:rFonts w:ascii="Times New Roman" w:hAnsi="Times New Roman" w:cs="Times New Roman"/>
          <w:sz w:val="24"/>
        </w:rPr>
        <w:t>(10), 8159–8173. https://doi.org/10.1002/2016WR018845</w:t>
      </w:r>
    </w:p>
    <w:p w14:paraId="545FCCD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Schultz, R., Isenhart, T., Colletti, J., Simpkins, W., Udawatta, R., &amp; Schultz, P. (2009). Riparian and upland buffer practices. </w:t>
      </w:r>
      <w:r w:rsidRPr="002245EF">
        <w:rPr>
          <w:rFonts w:ascii="Times New Roman" w:hAnsi="Times New Roman" w:cs="Times New Roman"/>
          <w:i/>
          <w:iCs/>
          <w:sz w:val="24"/>
        </w:rPr>
        <w:t>North American Agroforestry: An Integrated Science and Practice</w:t>
      </w:r>
      <w:r w:rsidRPr="002245EF">
        <w:rPr>
          <w:rFonts w:ascii="Times New Roman" w:hAnsi="Times New Roman" w:cs="Times New Roman"/>
          <w:sz w:val="24"/>
        </w:rPr>
        <w:t>, 163–218.</w:t>
      </w:r>
    </w:p>
    <w:p w14:paraId="7A426BE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hafroth, P. B., Stromberg, J. C., &amp; Patten, D. T. (2002). RIPARIAN VEGETATION RESPONSE TO ALTERED DISTURBANCE AND STRESS REGIMES. </w:t>
      </w:r>
      <w:r w:rsidRPr="002245EF">
        <w:rPr>
          <w:rFonts w:ascii="Times New Roman" w:hAnsi="Times New Roman" w:cs="Times New Roman"/>
          <w:i/>
          <w:iCs/>
          <w:sz w:val="24"/>
        </w:rPr>
        <w:t>Ecological Applications</w:t>
      </w:r>
      <w:r w:rsidRPr="002245EF">
        <w:rPr>
          <w:rFonts w:ascii="Times New Roman" w:hAnsi="Times New Roman" w:cs="Times New Roman"/>
          <w:sz w:val="24"/>
        </w:rPr>
        <w:t xml:space="preserve">, </w:t>
      </w:r>
      <w:r w:rsidRPr="002245EF">
        <w:rPr>
          <w:rFonts w:ascii="Times New Roman" w:hAnsi="Times New Roman" w:cs="Times New Roman"/>
          <w:i/>
          <w:iCs/>
          <w:sz w:val="24"/>
        </w:rPr>
        <w:t>12</w:t>
      </w:r>
      <w:r w:rsidRPr="002245EF">
        <w:rPr>
          <w:rFonts w:ascii="Times New Roman" w:hAnsi="Times New Roman" w:cs="Times New Roman"/>
          <w:sz w:val="24"/>
        </w:rPr>
        <w:t>(1), 107–123. https://doi.org/10.1890/1051-0761(2002)012[0107:RVRTAD]2.0.CO;2</w:t>
      </w:r>
    </w:p>
    <w:p w14:paraId="6132A3A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haron Masek Lopez &amp; Abraham E. Springer. (2002). </w:t>
      </w:r>
      <w:r w:rsidRPr="002245EF">
        <w:rPr>
          <w:rFonts w:ascii="Times New Roman" w:hAnsi="Times New Roman" w:cs="Times New Roman"/>
          <w:i/>
          <w:iCs/>
          <w:sz w:val="24"/>
        </w:rPr>
        <w:t>Assessment of Human Influence on Riparian Change in the Verde Valley, Arizona</w:t>
      </w:r>
      <w:r w:rsidRPr="002245EF">
        <w:rPr>
          <w:rFonts w:ascii="Times New Roman" w:hAnsi="Times New Roman" w:cs="Times New Roman"/>
          <w:sz w:val="24"/>
        </w:rPr>
        <w:t>.</w:t>
      </w:r>
    </w:p>
    <w:p w14:paraId="6EBC5D8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3). Fremont cottonwood-Goodding willow riparian forests: A review of their ecology, threats, and recovery potential. </w:t>
      </w:r>
      <w:r w:rsidRPr="002245EF">
        <w:rPr>
          <w:rFonts w:ascii="Times New Roman" w:hAnsi="Times New Roman" w:cs="Times New Roman"/>
          <w:i/>
          <w:iCs/>
          <w:sz w:val="24"/>
        </w:rPr>
        <w:t>Journal of the Arizona-Nevada Academy of Science</w:t>
      </w:r>
      <w:r w:rsidRPr="002245EF">
        <w:rPr>
          <w:rFonts w:ascii="Times New Roman" w:hAnsi="Times New Roman" w:cs="Times New Roman"/>
          <w:sz w:val="24"/>
        </w:rPr>
        <w:t>, 97–110.</w:t>
      </w:r>
    </w:p>
    <w:p w14:paraId="4B5D28E3"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1997). Growth and survivorship of Fremont cottonwood, Goodding willow, and salt cedar seedlings after large floods in central Arizona. </w:t>
      </w:r>
      <w:r w:rsidRPr="002245EF">
        <w:rPr>
          <w:rFonts w:ascii="Times New Roman" w:hAnsi="Times New Roman" w:cs="Times New Roman"/>
          <w:i/>
          <w:iCs/>
          <w:sz w:val="24"/>
        </w:rPr>
        <w:t>The Great Basin Naturalist</w:t>
      </w:r>
      <w:r w:rsidRPr="002245EF">
        <w:rPr>
          <w:rFonts w:ascii="Times New Roman" w:hAnsi="Times New Roman" w:cs="Times New Roman"/>
          <w:sz w:val="24"/>
        </w:rPr>
        <w:t>, 198–208.</w:t>
      </w:r>
    </w:p>
    <w:p w14:paraId="4FF65751"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Stromberg, J. C., Ritcher, B. D., Patten, D. T., &amp; Wolden, L. G. (1993). </w:t>
      </w:r>
      <w:r w:rsidRPr="002245EF">
        <w:rPr>
          <w:rFonts w:ascii="Times New Roman" w:hAnsi="Times New Roman" w:cs="Times New Roman"/>
          <w:i/>
          <w:iCs/>
          <w:sz w:val="24"/>
        </w:rPr>
        <w:t>Response of a Sonoran riparian forest to a 10-year return flood</w:t>
      </w:r>
      <w:r w:rsidRPr="002245EF">
        <w:rPr>
          <w:rFonts w:ascii="Times New Roman" w:hAnsi="Times New Roman" w:cs="Times New Roman"/>
          <w:sz w:val="24"/>
        </w:rPr>
        <w:t>.</w:t>
      </w:r>
    </w:p>
    <w:p w14:paraId="3880A9E0"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DA. (2012). </w:t>
      </w:r>
      <w:r w:rsidRPr="002245EF">
        <w:rPr>
          <w:rFonts w:ascii="Times New Roman" w:hAnsi="Times New Roman" w:cs="Times New Roman"/>
          <w:i/>
          <w:iCs/>
          <w:sz w:val="24"/>
        </w:rPr>
        <w:t>Yavapai County Profile</w:t>
      </w:r>
      <w:r w:rsidRPr="002245EF">
        <w:rPr>
          <w:rFonts w:ascii="Times New Roman" w:hAnsi="Times New Roman" w:cs="Times New Roman"/>
          <w:sz w:val="24"/>
        </w:rPr>
        <w:t xml:space="preserve"> (Census of Agriculture). https://agcensus.library.cornell.edu/wp-content/uploads/2012-Arizona-cp04025.pdf</w:t>
      </w:r>
    </w:p>
    <w:p w14:paraId="3B01BBFC"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USFWS. (2012). </w:t>
      </w:r>
      <w:r w:rsidRPr="002245EF">
        <w:rPr>
          <w:rFonts w:ascii="Times New Roman" w:hAnsi="Times New Roman" w:cs="Times New Roman"/>
          <w:i/>
          <w:iCs/>
          <w:sz w:val="24"/>
        </w:rPr>
        <w:t>Designation of Critical Habitat for Southwestern Willow Flycatcher</w:t>
      </w:r>
      <w:r w:rsidRPr="002245EF">
        <w:rPr>
          <w:rFonts w:ascii="Times New Roman" w:hAnsi="Times New Roman" w:cs="Times New Roman"/>
          <w:sz w:val="24"/>
        </w:rPr>
        <w:t xml:space="preserve"> (Endangered and Threatened Wildlife and Plants).</w:t>
      </w:r>
    </w:p>
    <w:p w14:paraId="4C958292"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lastRenderedPageBreak/>
        <w:t xml:space="preserve">Varani, H., Margolis, E. Q., Muldavin, E. H., &amp; Pockman, W. T. (2024). Patterns and drivers of cottonwood mortality in the middle Rio Grande, New Mexico, USA. </w:t>
      </w:r>
      <w:r w:rsidRPr="002245EF">
        <w:rPr>
          <w:rFonts w:ascii="Times New Roman" w:hAnsi="Times New Roman" w:cs="Times New Roman"/>
          <w:i/>
          <w:iCs/>
          <w:sz w:val="24"/>
        </w:rPr>
        <w:t>Ecohydrology</w:t>
      </w:r>
      <w:r w:rsidRPr="002245EF">
        <w:rPr>
          <w:rFonts w:ascii="Times New Roman" w:hAnsi="Times New Roman" w:cs="Times New Roman"/>
          <w:sz w:val="24"/>
        </w:rPr>
        <w:t xml:space="preserve">, </w:t>
      </w:r>
      <w:r w:rsidRPr="002245EF">
        <w:rPr>
          <w:rFonts w:ascii="Times New Roman" w:hAnsi="Times New Roman" w:cs="Times New Roman"/>
          <w:i/>
          <w:iCs/>
          <w:sz w:val="24"/>
        </w:rPr>
        <w:t>17</w:t>
      </w:r>
      <w:r w:rsidRPr="002245EF">
        <w:rPr>
          <w:rFonts w:ascii="Times New Roman" w:hAnsi="Times New Roman" w:cs="Times New Roman"/>
          <w:sz w:val="24"/>
        </w:rPr>
        <w:t>(8), e2692. https://doi.org/10.1002/eco.2692</w:t>
      </w:r>
    </w:p>
    <w:p w14:paraId="1EBEF495"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Wirt, L., DeWitt, E., &amp; Langenheim, V. E. (2005). </w:t>
      </w:r>
      <w:r w:rsidRPr="002245EF">
        <w:rPr>
          <w:rFonts w:ascii="Times New Roman" w:hAnsi="Times New Roman" w:cs="Times New Roman"/>
          <w:i/>
          <w:iCs/>
          <w:sz w:val="24"/>
        </w:rPr>
        <w:t>Geologic framework of aquifer units and ground-water flowpaths, Verde River headwaters, north-central Arizona</w:t>
      </w:r>
      <w:r w:rsidRPr="002245EF">
        <w:rPr>
          <w:rFonts w:ascii="Times New Roman" w:hAnsi="Times New Roman" w:cs="Times New Roman"/>
          <w:sz w:val="24"/>
        </w:rPr>
        <w:t>. US Geological Survey.</w:t>
      </w:r>
    </w:p>
    <w:p w14:paraId="1EB9ADEE"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ang, C., &amp; Biondi, F. (2015). treeclim: An R package for the numerical calibration of proxy‐climate relationships. </w:t>
      </w:r>
      <w:r w:rsidRPr="002245EF">
        <w:rPr>
          <w:rFonts w:ascii="Times New Roman" w:hAnsi="Times New Roman" w:cs="Times New Roman"/>
          <w:i/>
          <w:iCs/>
          <w:sz w:val="24"/>
        </w:rPr>
        <w:t>Ecography</w:t>
      </w:r>
      <w:r w:rsidRPr="002245EF">
        <w:rPr>
          <w:rFonts w:ascii="Times New Roman" w:hAnsi="Times New Roman" w:cs="Times New Roman"/>
          <w:sz w:val="24"/>
        </w:rPr>
        <w:t xml:space="preserve">, </w:t>
      </w:r>
      <w:r w:rsidRPr="002245EF">
        <w:rPr>
          <w:rFonts w:ascii="Times New Roman" w:hAnsi="Times New Roman" w:cs="Times New Roman"/>
          <w:i/>
          <w:iCs/>
          <w:sz w:val="24"/>
        </w:rPr>
        <w:t>38</w:t>
      </w:r>
      <w:r w:rsidRPr="002245EF">
        <w:rPr>
          <w:rFonts w:ascii="Times New Roman" w:hAnsi="Times New Roman" w:cs="Times New Roman"/>
          <w:sz w:val="24"/>
        </w:rPr>
        <w:t>(4), 431–436. https://doi.org/10.1111/ecog.01335</w:t>
      </w:r>
    </w:p>
    <w:p w14:paraId="545246F8" w14:textId="77777777" w:rsidR="0038100D" w:rsidRPr="002245EF" w:rsidRDefault="0038100D" w:rsidP="0038100D">
      <w:pPr>
        <w:pStyle w:val="Bibliography"/>
        <w:rPr>
          <w:rFonts w:ascii="Times New Roman" w:hAnsi="Times New Roman" w:cs="Times New Roman"/>
          <w:sz w:val="24"/>
        </w:rPr>
      </w:pPr>
      <w:r w:rsidRPr="002245EF">
        <w:rPr>
          <w:rFonts w:ascii="Times New Roman" w:hAnsi="Times New Roman" w:cs="Times New Roman"/>
          <w:sz w:val="24"/>
        </w:rPr>
        <w:t xml:space="preserve">Zhao, X., Du, D., Xiong, J., Springer, A., Masek Lopez, S. R., Winkler, B., &amp; Hubler, K. (2019). The impact of forest restoration on agriculture in the Verde River watershed, Arizona, USA. </w:t>
      </w:r>
      <w:r w:rsidRPr="002245EF">
        <w:rPr>
          <w:rFonts w:ascii="Times New Roman" w:hAnsi="Times New Roman" w:cs="Times New Roman"/>
          <w:i/>
          <w:iCs/>
          <w:sz w:val="24"/>
        </w:rPr>
        <w:t>Forest Policy and Economics</w:t>
      </w:r>
      <w:r w:rsidRPr="002245EF">
        <w:rPr>
          <w:rFonts w:ascii="Times New Roman" w:hAnsi="Times New Roman" w:cs="Times New Roman"/>
          <w:sz w:val="24"/>
        </w:rPr>
        <w:t xml:space="preserve">, </w:t>
      </w:r>
      <w:r w:rsidRPr="002245EF">
        <w:rPr>
          <w:rFonts w:ascii="Times New Roman" w:hAnsi="Times New Roman" w:cs="Times New Roman"/>
          <w:i/>
          <w:iCs/>
          <w:sz w:val="24"/>
        </w:rPr>
        <w:t>109</w:t>
      </w:r>
      <w:r w:rsidRPr="002245EF">
        <w:rPr>
          <w:rFonts w:ascii="Times New Roman" w:hAnsi="Times New Roman" w:cs="Times New Roman"/>
          <w:sz w:val="24"/>
        </w:rPr>
        <w:t>, 101999. https://doi.org/10.1016/j.forpol.2019.101999</w:t>
      </w:r>
    </w:p>
    <w:p w14:paraId="73798B2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ooper,David" w:date="2025-04-05T13:08:00Z" w:initials="DC">
    <w:p w14:paraId="78C76CC0" w14:textId="77777777" w:rsidR="007956F7" w:rsidRDefault="007956F7" w:rsidP="006135B5">
      <w:r>
        <w:rPr>
          <w:rStyle w:val="CommentReference"/>
        </w:rPr>
        <w:annotationRef/>
      </w:r>
      <w:r>
        <w:rPr>
          <w:color w:val="000000"/>
          <w:sz w:val="20"/>
          <w:szCs w:val="20"/>
        </w:rPr>
        <w:t>This needs a subject, drives what?  Reproduction, growth, ???</w:t>
      </w:r>
    </w:p>
  </w:comment>
  <w:comment w:id="6" w:author="Cooper,David" w:date="2025-04-05T13:09:00Z" w:initials="DC">
    <w:p w14:paraId="26B09AA2" w14:textId="77777777" w:rsidR="007956F7" w:rsidRDefault="007956F7" w:rsidP="00803919">
      <w:r>
        <w:rPr>
          <w:rStyle w:val="CommentReference"/>
        </w:rPr>
        <w:annotationRef/>
      </w:r>
      <w:r>
        <w:rPr>
          <w:color w:val="000000"/>
          <w:sz w:val="20"/>
          <w:szCs w:val="20"/>
        </w:rPr>
        <w:t>this is not clear.  You are trying to say the flood occurred in the winter, but seedling established during seed rain in the spring.</w:t>
      </w:r>
    </w:p>
  </w:comment>
  <w:comment w:id="7" w:author="Cooper,David" w:date="2025-04-05T13:10:00Z" w:initials="DC">
    <w:p w14:paraId="0B0E5F78" w14:textId="77777777" w:rsidR="007956F7" w:rsidRDefault="007956F7" w:rsidP="000A4706">
      <w:r>
        <w:rPr>
          <w:rStyle w:val="CommentReference"/>
        </w:rPr>
        <w:annotationRef/>
      </w:r>
      <w:r>
        <w:rPr>
          <w:sz w:val="20"/>
          <w:szCs w:val="20"/>
        </w:rPr>
        <w:t>you mean affected by? and how are they affected? They grow more, less, what is the point?</w:t>
      </w:r>
    </w:p>
  </w:comment>
  <w:comment w:id="8" w:author="Merritt, David - FS, CO" w:date="2025-04-07T07:25:00Z" w:initials="MDFC">
    <w:p w14:paraId="7F062486" w14:textId="77777777" w:rsidR="00367065" w:rsidRDefault="00367065" w:rsidP="00367065">
      <w:pPr>
        <w:pStyle w:val="CommentText"/>
      </w:pPr>
      <w:r>
        <w:rPr>
          <w:rStyle w:val="CommentReference"/>
        </w:rPr>
        <w:annotationRef/>
      </w:r>
      <w:r>
        <w:t>Maybe “a specific set of governing variables”</w:t>
      </w:r>
    </w:p>
  </w:comment>
  <w:comment w:id="9" w:author="Cooper,David" w:date="2025-04-05T13:11:00Z" w:initials="DC">
    <w:p w14:paraId="7032514A" w14:textId="1DC7C12D" w:rsidR="007956F7" w:rsidRDefault="007956F7" w:rsidP="004178B9">
      <w:r>
        <w:rPr>
          <w:rStyle w:val="CommentReference"/>
        </w:rPr>
        <w:annotationRef/>
      </w:r>
      <w:r>
        <w:rPr>
          <w:color w:val="000000"/>
          <w:sz w:val="20"/>
          <w:szCs w:val="20"/>
        </w:rPr>
        <w:t>Like what?</w:t>
      </w:r>
    </w:p>
  </w:comment>
  <w:comment w:id="10"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12" w:author="Quentin R McCalla" w:date="2025-04-08T11:34:00Z" w:initials="QM">
    <w:p w14:paraId="587636F1" w14:textId="77777777" w:rsidR="005901E8" w:rsidRDefault="005901E8" w:rsidP="005901E8">
      <w:pPr>
        <w:pStyle w:val="CommentText"/>
      </w:pPr>
      <w:r>
        <w:rPr>
          <w:rStyle w:val="CommentReference"/>
        </w:rPr>
        <w:annotationRef/>
      </w:r>
      <w:hyperlink r:id="rId1" w:history="1">
        <w:r w:rsidRPr="006B21E0">
          <w:rPr>
            <w:rStyle w:val="Hyperlink"/>
          </w:rPr>
          <w:t>https://link.springer.com/article/10.1007/BF03161668?utm_source=wiley&amp;getft_integrator=wiley</w:t>
        </w:r>
      </w:hyperlink>
    </w:p>
  </w:comment>
  <w:comment w:id="13" w:author="Merritt, David - FS, CO" w:date="2025-04-07T08:54:00Z" w:initials="MDFC">
    <w:p w14:paraId="0B34925C" w14:textId="3CCDC3F9" w:rsidR="00A214EA" w:rsidRDefault="00A214EA" w:rsidP="00A214EA">
      <w:pPr>
        <w:pStyle w:val="CommentText"/>
      </w:pPr>
      <w:r>
        <w:rPr>
          <w:rStyle w:val="CommentReference"/>
        </w:rPr>
        <w:annotationRef/>
      </w:r>
      <w:r>
        <w:t>Let’s start the introduction with this broad statement of the global and regional importance of this ecosystem type, then zero in on the specifics of the Verde River.</w:t>
      </w:r>
    </w:p>
  </w:comment>
  <w:comment w:id="14" w:author="Quentin R McCalla" w:date="2025-04-07T15:15:00Z" w:initials="QM">
    <w:p w14:paraId="572592C6" w14:textId="77777777" w:rsidR="00C502E4" w:rsidRDefault="00C502E4" w:rsidP="00C502E4">
      <w:pPr>
        <w:pStyle w:val="CommentText"/>
      </w:pPr>
      <w:r>
        <w:rPr>
          <w:rStyle w:val="CommentReference"/>
        </w:rPr>
        <w:annotationRef/>
      </w:r>
      <w:hyperlink r:id="rId2" w:history="1">
        <w:r w:rsidRPr="00D55E79">
          <w:rPr>
            <w:rStyle w:val="Hyperlink"/>
          </w:rPr>
          <w:t>https://www.ingentaconnect.com/content/miiz/actac/2007/00000009/00000001/art00013</w:t>
        </w:r>
      </w:hyperlink>
    </w:p>
  </w:comment>
  <w:comment w:id="15" w:author="Quentin R McCalla" w:date="2025-04-07T15:16:00Z" w:initials="QM">
    <w:p w14:paraId="50C7B699" w14:textId="77777777" w:rsidR="00C502E4" w:rsidRDefault="00C502E4" w:rsidP="00C502E4">
      <w:pPr>
        <w:pStyle w:val="CommentText"/>
      </w:pPr>
      <w:r>
        <w:rPr>
          <w:rStyle w:val="CommentReference"/>
        </w:rPr>
        <w:annotationRef/>
      </w:r>
      <w:hyperlink r:id="rId3" w:history="1">
        <w:r w:rsidRPr="00773AD8">
          <w:rPr>
            <w:rStyle w:val="Hyperlink"/>
          </w:rPr>
          <w:t>https://bioone.org/journals/the-southwestern-naturalist/volume-59/issue-2/F15-MLK-15.1/Avian-use-of-isolated-cottonwood-tamarisk-and-residential-patches-of/10.1894/F15-MLK-15.1.full</w:t>
        </w:r>
      </w:hyperlink>
    </w:p>
  </w:comment>
  <w:comment w:id="16" w:author="Quentin R McCalla" w:date="2025-04-07T15:39:00Z" w:initials="QM">
    <w:p w14:paraId="673D62DF" w14:textId="77777777" w:rsidR="005E2653" w:rsidRDefault="005E2653" w:rsidP="005E2653">
      <w:pPr>
        <w:pStyle w:val="CommentText"/>
      </w:pPr>
      <w:r>
        <w:rPr>
          <w:rStyle w:val="CommentReference"/>
        </w:rPr>
        <w:annotationRef/>
      </w:r>
      <w:hyperlink r:id="rId4" w:history="1">
        <w:r w:rsidRPr="00102F45">
          <w:rPr>
            <w:rStyle w:val="Hyperlink"/>
          </w:rPr>
          <w:t>https://www.webofscience.com/wos/woscc/full-record/WOS:A1992JV60500013</w:t>
        </w:r>
      </w:hyperlink>
    </w:p>
  </w:comment>
  <w:comment w:id="17" w:author="Quentin R McCalla" w:date="2025-04-07T15:24:00Z" w:initials="QM">
    <w:p w14:paraId="6F175F5B" w14:textId="2E8A1EC9" w:rsidR="00E871C0" w:rsidRDefault="00E871C0" w:rsidP="00E871C0">
      <w:pPr>
        <w:pStyle w:val="CommentText"/>
      </w:pPr>
      <w:r>
        <w:rPr>
          <w:rStyle w:val="CommentReference"/>
        </w:rPr>
        <w:annotationRef/>
      </w:r>
      <w:hyperlink r:id="rId5" w:history="1">
        <w:r w:rsidRPr="003A72AF">
          <w:rPr>
            <w:rStyle w:val="Hyperlink"/>
          </w:rPr>
          <w:t>https://www.webofscience.com/wos/woscc/full-record/WOS:A1993ME26400006</w:t>
        </w:r>
      </w:hyperlink>
    </w:p>
  </w:comment>
  <w:comment w:id="18" w:author="Quentin R McCalla" w:date="2025-04-07T15:28:00Z" w:initials="QM">
    <w:p w14:paraId="1E6D5FE1" w14:textId="77777777" w:rsidR="00E871C0" w:rsidRDefault="00E871C0" w:rsidP="00E871C0">
      <w:pPr>
        <w:pStyle w:val="CommentText"/>
      </w:pPr>
      <w:r>
        <w:rPr>
          <w:rStyle w:val="CommentReference"/>
        </w:rPr>
        <w:annotationRef/>
      </w:r>
      <w:hyperlink r:id="rId6" w:history="1">
        <w:r w:rsidRPr="00710344">
          <w:rPr>
            <w:rStyle w:val="Hyperlink"/>
          </w:rPr>
          <w:t>https://www.webofscience.com/wos/woscc/full-record/WOS:000176475600012</w:t>
        </w:r>
      </w:hyperlink>
    </w:p>
  </w:comment>
  <w:comment w:id="19" w:author="Quentin R McCalla" w:date="2025-04-07T15:27:00Z" w:initials="QM">
    <w:p w14:paraId="6F6CE436" w14:textId="0A30B4CC" w:rsidR="00E871C0" w:rsidRDefault="00E871C0" w:rsidP="00E871C0">
      <w:pPr>
        <w:pStyle w:val="CommentText"/>
      </w:pPr>
      <w:r>
        <w:rPr>
          <w:rStyle w:val="CommentReference"/>
        </w:rPr>
        <w:annotationRef/>
      </w:r>
      <w:hyperlink r:id="rId7" w:history="1">
        <w:r w:rsidRPr="003A5DAD">
          <w:rPr>
            <w:rStyle w:val="Hyperlink"/>
          </w:rPr>
          <w:t>https://www.webofscience.com/wos/woscc/full-record/WOS:000279089100003</w:t>
        </w:r>
      </w:hyperlink>
    </w:p>
  </w:comment>
  <w:comment w:id="20" w:author="Quentin R McCalla" w:date="2025-04-07T15:31:00Z" w:initials="QM">
    <w:p w14:paraId="3763F15A" w14:textId="77777777" w:rsidR="00E871C0" w:rsidRDefault="00E871C0" w:rsidP="00E871C0">
      <w:pPr>
        <w:pStyle w:val="CommentText"/>
      </w:pPr>
      <w:r>
        <w:rPr>
          <w:rStyle w:val="CommentReference"/>
        </w:rPr>
        <w:annotationRef/>
      </w:r>
      <w:hyperlink r:id="rId8" w:history="1">
        <w:r w:rsidRPr="0006481D">
          <w:rPr>
            <w:rStyle w:val="Hyperlink"/>
          </w:rPr>
          <w:t>https://www.webofscience.com/wos/woscc/full-record/WOS:000311762700006</w:t>
        </w:r>
      </w:hyperlink>
    </w:p>
  </w:comment>
  <w:comment w:id="21" w:author="Quentin R McCalla" w:date="2025-04-07T15:34:00Z" w:initials="QM">
    <w:p w14:paraId="403DA650" w14:textId="77777777" w:rsidR="005E2653" w:rsidRDefault="005E2653" w:rsidP="005E2653">
      <w:pPr>
        <w:pStyle w:val="CommentText"/>
      </w:pPr>
      <w:r>
        <w:rPr>
          <w:rStyle w:val="CommentReference"/>
        </w:rPr>
        <w:annotationRef/>
      </w:r>
      <w:hyperlink r:id="rId9" w:history="1">
        <w:r w:rsidRPr="00EE5FE8">
          <w:rPr>
            <w:rStyle w:val="Hyperlink"/>
          </w:rPr>
          <w:t>https://www.webofscience.com/wos/woscc/full-record/WOS:000175693800018</w:t>
        </w:r>
      </w:hyperlink>
    </w:p>
  </w:comment>
  <w:comment w:id="24" w:author="Cooper,David" w:date="2025-04-05T13:22:00Z" w:initials="C">
    <w:p w14:paraId="6ABD28F1" w14:textId="1405756B" w:rsidR="00A214EA" w:rsidRDefault="00A214EA" w:rsidP="00A214EA">
      <w:r>
        <w:rPr>
          <w:rStyle w:val="CommentReference"/>
        </w:rPr>
        <w:annotationRef/>
      </w:r>
      <w:r>
        <w:rPr>
          <w:color w:val="000000"/>
          <w:sz w:val="20"/>
          <w:szCs w:val="20"/>
        </w:rPr>
        <w:t>since you are not really talking about ages, you are talking about sizes, maybe change this.</w:t>
      </w:r>
    </w:p>
  </w:comment>
  <w:comment w:id="25" w:author="Cooper,David" w:date="2025-04-05T13:20:00Z" w:initials="C">
    <w:p w14:paraId="6C457FDF" w14:textId="77777777" w:rsidR="008625F9" w:rsidRDefault="008625F9" w:rsidP="008625F9">
      <w:r>
        <w:rPr>
          <w:rStyle w:val="CommentReference"/>
        </w:rPr>
        <w:annotationRef/>
      </w:r>
      <w:r>
        <w:rPr>
          <w:color w:val="000000"/>
          <w:sz w:val="20"/>
          <w:szCs w:val="20"/>
        </w:rPr>
        <w:t>We are pretty sure its not Arundo, but it is the native Phragmites.</w:t>
      </w:r>
    </w:p>
  </w:comment>
  <w:comment w:id="26" w:author="Quentin R McCalla" w:date="2025-04-07T15:43:00Z" w:initials="QM">
    <w:p w14:paraId="07F9CF4E" w14:textId="77777777" w:rsidR="008625F9" w:rsidRDefault="008625F9" w:rsidP="008625F9">
      <w:pPr>
        <w:pStyle w:val="CommentText"/>
      </w:pPr>
      <w:r>
        <w:rPr>
          <w:rStyle w:val="CommentReference"/>
        </w:rPr>
        <w:annotationRef/>
      </w:r>
      <w:hyperlink r:id="rId10" w:history="1">
        <w:r w:rsidRPr="00CA65D6">
          <w:rPr>
            <w:rStyle w:val="Hyperlink"/>
          </w:rPr>
          <w:t>https://www.webofscience.com/wos/woscc/full-record/WOS:000186452200004</w:t>
        </w:r>
      </w:hyperlink>
    </w:p>
  </w:comment>
  <w:comment w:id="27" w:author="Quentin R McCalla" w:date="2025-04-07T15:42:00Z" w:initials="QM">
    <w:p w14:paraId="37511F23" w14:textId="4E006474" w:rsidR="005E2653" w:rsidRDefault="005E2653" w:rsidP="005E2653">
      <w:pPr>
        <w:pStyle w:val="CommentText"/>
      </w:pPr>
      <w:r>
        <w:rPr>
          <w:rStyle w:val="CommentReference"/>
        </w:rPr>
        <w:annotationRef/>
      </w:r>
      <w:hyperlink r:id="rId11" w:history="1">
        <w:r w:rsidRPr="001545BB">
          <w:rPr>
            <w:rStyle w:val="Hyperlink"/>
          </w:rPr>
          <w:t>https://www.webofscience.com/wos/woscc/full-record/WOS:000076717400007</w:t>
        </w:r>
      </w:hyperlink>
    </w:p>
  </w:comment>
  <w:comment w:id="28" w:author="Quentin R McCalla" w:date="2025-04-07T15:41:00Z" w:initials="QM">
    <w:p w14:paraId="0B8836FC" w14:textId="29976B5F" w:rsidR="005E2653" w:rsidRDefault="005E2653" w:rsidP="005E2653">
      <w:pPr>
        <w:pStyle w:val="CommentText"/>
      </w:pPr>
      <w:r>
        <w:rPr>
          <w:rStyle w:val="CommentReference"/>
        </w:rPr>
        <w:annotationRef/>
      </w:r>
      <w:hyperlink r:id="rId12" w:history="1">
        <w:r w:rsidRPr="00D82206">
          <w:rPr>
            <w:rStyle w:val="Hyperlink"/>
          </w:rPr>
          <w:t>https://www.webofscience.com/wos/woscc/full-record/WOS:000078858200006</w:t>
        </w:r>
      </w:hyperlink>
    </w:p>
  </w:comment>
  <w:comment w:id="29" w:author="Quentin R McCalla" w:date="2025-04-07T15:48:00Z" w:initials="QM">
    <w:p w14:paraId="0F5A7702" w14:textId="77777777" w:rsidR="008625F9" w:rsidRDefault="008625F9" w:rsidP="008625F9">
      <w:pPr>
        <w:pStyle w:val="CommentText"/>
      </w:pPr>
      <w:r>
        <w:rPr>
          <w:rStyle w:val="CommentReference"/>
        </w:rPr>
        <w:annotationRef/>
      </w:r>
      <w:hyperlink r:id="rId13" w:history="1">
        <w:r w:rsidRPr="008E5C04">
          <w:rPr>
            <w:rStyle w:val="Hyperlink"/>
          </w:rPr>
          <w:t>https://www.webofscience.com/wos/woscc/full-record/WOS:000305719800004</w:t>
        </w:r>
      </w:hyperlink>
    </w:p>
  </w:comment>
  <w:comment w:id="30" w:author="Quentin R McCalla" w:date="2025-04-07T15:49:00Z" w:initials="QM">
    <w:p w14:paraId="04BA4DB5" w14:textId="77777777" w:rsidR="008625F9" w:rsidRDefault="008625F9" w:rsidP="008625F9">
      <w:pPr>
        <w:pStyle w:val="CommentText"/>
      </w:pPr>
      <w:r>
        <w:rPr>
          <w:rStyle w:val="CommentReference"/>
        </w:rPr>
        <w:annotationRef/>
      </w:r>
      <w:hyperlink r:id="rId14" w:history="1">
        <w:r w:rsidRPr="00F1527E">
          <w:rPr>
            <w:rStyle w:val="Hyperlink"/>
          </w:rPr>
          <w:t>https://www.webofscience.com/wos/woscc/full-record/WOS:A1983RC76000026</w:t>
        </w:r>
      </w:hyperlink>
    </w:p>
  </w:comment>
  <w:comment w:id="31" w:author="Quentin R McCalla" w:date="2025-04-07T15:50:00Z" w:initials="QM">
    <w:p w14:paraId="6833297F" w14:textId="77777777" w:rsidR="008625F9" w:rsidRDefault="008625F9" w:rsidP="008625F9">
      <w:pPr>
        <w:pStyle w:val="CommentText"/>
      </w:pPr>
      <w:r>
        <w:rPr>
          <w:rStyle w:val="CommentReference"/>
        </w:rPr>
        <w:annotationRef/>
      </w:r>
      <w:hyperlink r:id="rId15" w:history="1">
        <w:r w:rsidRPr="006256F8">
          <w:rPr>
            <w:rStyle w:val="Hyperlink"/>
          </w:rPr>
          <w:t>https://www.webofscience.com/wos/woscc/full-record/WOS:000085329100007</w:t>
        </w:r>
      </w:hyperlink>
    </w:p>
  </w:comment>
  <w:comment w:id="32" w:author="Quentin R McCalla" w:date="2025-04-07T15:52:00Z" w:initials="QM">
    <w:p w14:paraId="4291ED7B" w14:textId="77777777" w:rsidR="008625F9" w:rsidRDefault="008625F9" w:rsidP="008625F9">
      <w:pPr>
        <w:pStyle w:val="CommentText"/>
      </w:pPr>
      <w:r>
        <w:rPr>
          <w:rStyle w:val="CommentReference"/>
        </w:rPr>
        <w:annotationRef/>
      </w:r>
      <w:hyperlink r:id="rId16" w:history="1">
        <w:r w:rsidRPr="00244945">
          <w:rPr>
            <w:rStyle w:val="Hyperlink"/>
          </w:rPr>
          <w:t>https://www.webofscience.com/wos/woscc/full-record/WOS:000356940500016</w:t>
        </w:r>
      </w:hyperlink>
    </w:p>
  </w:comment>
  <w:comment w:id="34" w:author="Cooper,David" w:date="2025-04-05T13:24:00Z" w:initials="C">
    <w:p w14:paraId="75D89A83" w14:textId="77777777" w:rsidR="00A214EA" w:rsidRDefault="00A214EA" w:rsidP="00A214EA">
      <w:r>
        <w:rPr>
          <w:rStyle w:val="CommentReference"/>
        </w:rPr>
        <w:annotationRef/>
      </w:r>
      <w:r>
        <w:rPr>
          <w:color w:val="000000"/>
          <w:sz w:val="20"/>
          <w:szCs w:val="20"/>
        </w:rPr>
        <w:t>why not provide the actual value?</w:t>
      </w:r>
    </w:p>
  </w:comment>
  <w:comment w:id="36" w:author="Cooper,David" w:date="2025-04-05T13:19:00Z" w:initials="C">
    <w:p w14:paraId="27FBF187" w14:textId="77777777" w:rsidR="00A52FD5" w:rsidRDefault="00A52FD5" w:rsidP="00BF5807">
      <w:r>
        <w:rPr>
          <w:rStyle w:val="CommentReference"/>
        </w:rPr>
        <w:annotationRef/>
      </w:r>
      <w:r>
        <w:rPr>
          <w:color w:val="000000"/>
          <w:sz w:val="20"/>
          <w:szCs w:val="20"/>
        </w:rPr>
        <w:t>This is a really all “study Area” information, not a typical introduction that describes the big questions and issues about cottonwood establishment and growth.  So before submittal to a journal it will need an introduction.</w:t>
      </w:r>
    </w:p>
  </w:comment>
  <w:comment w:id="37" w:author="Merritt, David - FS, CO" w:date="2025-04-07T08:52:00Z" w:initials="MDFC">
    <w:p w14:paraId="40B74509" w14:textId="77777777" w:rsidR="00DF4E13" w:rsidRDefault="00DF4E13" w:rsidP="00DF4E13">
      <w:pPr>
        <w:pStyle w:val="CommentText"/>
      </w:pPr>
      <w:r>
        <w:rPr>
          <w:rStyle w:val="CommentReference"/>
        </w:rPr>
        <w:annotationRef/>
      </w:r>
      <w:r>
        <w:t>Agree with DJC. We should start here with facts that put this ecosystem type in context. Riparian areas are rare on the landscape. Cottonwood forests are exceedingly rare. This is one of the more contiguous in the American SW...</w:t>
      </w:r>
    </w:p>
  </w:comment>
  <w:comment w:id="47" w:author="Cooper,David" w:date="2025-04-05T13:30:00Z" w:initials="C">
    <w:p w14:paraId="0798313D" w14:textId="77777777" w:rsidR="00516EBF" w:rsidRDefault="00516EBF" w:rsidP="00041F74">
      <w:r>
        <w:rPr>
          <w:rStyle w:val="CommentReference"/>
        </w:rPr>
        <w:annotationRef/>
      </w:r>
      <w:r>
        <w:rPr>
          <w:color w:val="000000"/>
          <w:sz w:val="20"/>
          <w:szCs w:val="20"/>
        </w:rPr>
        <w:t xml:space="preserve">This is not really the case.  You can only study where they had survived at the end of the first summer.  You don’t know where they established but didn’t survive.  </w:t>
      </w:r>
    </w:p>
  </w:comment>
  <w:comment w:id="48" w:author="Cooper,David" w:date="2025-04-05T13:31:00Z" w:initials="C">
    <w:p w14:paraId="098EBC43" w14:textId="77777777" w:rsidR="00516EBF" w:rsidRDefault="00516EBF" w:rsidP="00F1020B">
      <w:r>
        <w:rPr>
          <w:rStyle w:val="CommentReference"/>
        </w:rPr>
        <w:annotationRef/>
      </w:r>
      <w:r>
        <w:rPr>
          <w:color w:val="000000"/>
          <w:sz w:val="20"/>
          <w:szCs w:val="20"/>
        </w:rPr>
        <w:t>did you measure light or PAR?</w:t>
      </w:r>
    </w:p>
  </w:comment>
  <w:comment w:id="49" w:author="Merritt, David - FS, CO" w:date="2025-04-07T12:16:00Z" w:initials="MDFC">
    <w:p w14:paraId="277646E5" w14:textId="77777777" w:rsidR="00A22010" w:rsidRDefault="00A22010" w:rsidP="00A22010">
      <w:pPr>
        <w:pStyle w:val="CommentText"/>
      </w:pPr>
      <w:r>
        <w:rPr>
          <w:rStyle w:val="CommentReference"/>
        </w:rPr>
        <w:annotationRef/>
      </w:r>
      <w:r>
        <w:t>R studio is just a GUI. R is the script.</w:t>
      </w:r>
    </w:p>
  </w:comment>
  <w:comment w:id="54" w:author="Quentin R McCalla" w:date="2025-04-09T09:02:00Z" w:initials="QM">
    <w:p w14:paraId="17A6B6F0" w14:textId="77777777" w:rsidR="00843C64" w:rsidRDefault="00843C64" w:rsidP="00843C64">
      <w:pPr>
        <w:pStyle w:val="CommentText"/>
      </w:pPr>
      <w:r>
        <w:rPr>
          <w:rStyle w:val="CommentReference"/>
        </w:rPr>
        <w:annotationRef/>
      </w:r>
      <w:r>
        <w:t>Move to discussion</w:t>
      </w:r>
    </w:p>
  </w:comment>
  <w:comment w:id="55" w:author="Cooper,David" w:date="2025-04-05T13:45:00Z" w:initials="C">
    <w:p w14:paraId="4BE66DFF" w14:textId="6F8A9CF1" w:rsidR="008279F5" w:rsidRDefault="008279F5" w:rsidP="008A1684">
      <w:r>
        <w:rPr>
          <w:rStyle w:val="CommentReference"/>
        </w:rPr>
        <w:annotationRef/>
      </w:r>
      <w:r>
        <w:rPr>
          <w:color w:val="000000"/>
          <w:sz w:val="20"/>
          <w:szCs w:val="20"/>
        </w:rPr>
        <w:t>redundant</w:t>
      </w:r>
    </w:p>
  </w:comment>
  <w:comment w:id="64"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66" w:author="Cooper,David" w:date="2025-04-05T13:58:00Z" w:initials="C">
    <w:p w14:paraId="30886226" w14:textId="77777777" w:rsidR="00BE7FD1" w:rsidRDefault="00BE7FD1" w:rsidP="00395004">
      <w:r>
        <w:rPr>
          <w:rStyle w:val="CommentReference"/>
        </w:rPr>
        <w:annotationRef/>
      </w:r>
      <w:r>
        <w:rPr>
          <w:color w:val="000000"/>
          <w:sz w:val="20"/>
          <w:szCs w:val="20"/>
        </w:rPr>
        <w:t>I would linlucde this graph, with a linked graph with the same X axis that shows total annual flow, or annual peak flow so that we can see the relationship of flow to recruitment of these trees.</w:t>
      </w:r>
    </w:p>
  </w:comment>
  <w:comment w:id="67" w:author="Merritt, David - FS, CO" w:date="2025-04-07T12:38:00Z" w:initials="MDFC">
    <w:p w14:paraId="7B598833" w14:textId="77777777" w:rsidR="002B6513" w:rsidRDefault="002B6513" w:rsidP="002B6513">
      <w:pPr>
        <w:pStyle w:val="CommentText"/>
      </w:pPr>
      <w:r>
        <w:rPr>
          <w:rStyle w:val="CommentReference"/>
        </w:rPr>
        <w:annotationRef/>
      </w:r>
      <w:r>
        <w:t>Agree entirely.</w:t>
      </w:r>
    </w:p>
  </w:comment>
  <w:comment w:id="69" w:author="Cooper,David" w:date="2025-04-05T13:59:00Z" w:initials="C">
    <w:p w14:paraId="58D40361" w14:textId="3891320C"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77" w:author="Merritt, David - FS, CO" w:date="2025-04-07T12:45:00Z" w:initials="MDFC">
    <w:p w14:paraId="421DCCE5" w14:textId="7777777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78" w:author="Quentin R McCalla" w:date="2025-04-09T09:07:00Z" w:initials="QM">
    <w:p w14:paraId="6392395D" w14:textId="77777777" w:rsidR="002B2A01" w:rsidRDefault="002B2A01" w:rsidP="002B2A01">
      <w:pPr>
        <w:pStyle w:val="CommentText"/>
      </w:pPr>
      <w:r>
        <w:rPr>
          <w:rStyle w:val="CommentReference"/>
        </w:rPr>
        <w:annotationRef/>
      </w:r>
      <w:r>
        <w:t>Reference literature about seedling survivorship</w:t>
      </w:r>
    </w:p>
  </w:comment>
  <w:comment w:id="79" w:author="Quentin R McCalla" w:date="2025-04-09T09:15:00Z" w:initials="QM">
    <w:p w14:paraId="688288EE" w14:textId="77777777" w:rsidR="002B2A01" w:rsidRDefault="002B2A01" w:rsidP="002B2A01">
      <w:pPr>
        <w:pStyle w:val="CommentText"/>
      </w:pPr>
      <w:r>
        <w:rPr>
          <w:rStyle w:val="CommentReference"/>
        </w:rPr>
        <w:annotationRef/>
      </w:r>
      <w:r>
        <w:t>Add specific stromberg heights</w:t>
      </w:r>
    </w:p>
  </w:comment>
  <w:comment w:id="81" w:author="Cooper,David" w:date="2025-04-05T14:19:00Z" w:initials="C">
    <w:p w14:paraId="44D7F498" w14:textId="74B3D840" w:rsidR="004C1A79" w:rsidRDefault="004C1A79" w:rsidP="0075327E">
      <w:r>
        <w:rPr>
          <w:rStyle w:val="CommentReference"/>
        </w:rPr>
        <w:annotationRef/>
      </w:r>
      <w:r>
        <w:rPr>
          <w:color w:val="000000"/>
          <w:sz w:val="20"/>
          <w:szCs w:val="20"/>
        </w:rPr>
        <w:t>how do you know these were 2024 seedlings?</w:t>
      </w:r>
    </w:p>
  </w:comment>
  <w:comment w:id="82" w:author="Quentin R McCalla" w:date="2025-04-09T09:14:00Z" w:initials="QM">
    <w:p w14:paraId="76175D26" w14:textId="77777777" w:rsidR="002B2A01" w:rsidRDefault="002B2A01" w:rsidP="002B2A01">
      <w:pPr>
        <w:pStyle w:val="CommentText"/>
      </w:pPr>
      <w:r>
        <w:rPr>
          <w:rStyle w:val="CommentReference"/>
        </w:rPr>
        <w:annotationRef/>
      </w:r>
      <w:r>
        <w:t>Growing season/report. USDA zones?</w:t>
      </w:r>
    </w:p>
  </w:comment>
  <w:comment w:id="83" w:author="Quentin R McCalla" w:date="2025-04-09T09:16:00Z" w:initials="QM">
    <w:p w14:paraId="4FC42864" w14:textId="77777777" w:rsidR="002B2A01" w:rsidRDefault="002B2A01" w:rsidP="002B2A01">
      <w:pPr>
        <w:pStyle w:val="CommentText"/>
      </w:pPr>
      <w:r>
        <w:rPr>
          <w:rStyle w:val="CommentReference"/>
        </w:rPr>
        <w:annotationRef/>
      </w:r>
      <w:r>
        <w:t>cite</w:t>
      </w:r>
    </w:p>
  </w:comment>
  <w:comment w:id="84" w:author="Cooper,David" w:date="2025-04-05T14:20:00Z" w:initials="C">
    <w:p w14:paraId="577EEF4A" w14:textId="4A936882" w:rsidR="004C1A79" w:rsidRDefault="004C1A79" w:rsidP="00C7185C">
      <w:r>
        <w:rPr>
          <w:rStyle w:val="CommentReference"/>
        </w:rPr>
        <w:annotationRef/>
      </w:r>
      <w:r>
        <w:rPr>
          <w:color w:val="000000"/>
          <w:sz w:val="20"/>
          <w:szCs w:val="20"/>
        </w:rPr>
        <w:t xml:space="preserve">why not tell us more here.  Are you saying seedlings didn’t survive because of low PAR levels?  </w:t>
      </w:r>
    </w:p>
  </w:comment>
  <w:comment w:id="85" w:author="Cooper,David" w:date="2025-04-05T14:21:00Z" w:initials="C">
    <w:p w14:paraId="7E5256A3" w14:textId="77777777" w:rsidR="004C1A79" w:rsidRDefault="004C1A79" w:rsidP="000A1BC5">
      <w:r>
        <w:rPr>
          <w:rStyle w:val="CommentReference"/>
        </w:rPr>
        <w:annotationRef/>
      </w:r>
      <w:r>
        <w:rPr>
          <w:color w:val="000000"/>
          <w:sz w:val="20"/>
          <w:szCs w:val="20"/>
        </w:rPr>
        <w:t>need citations.</w:t>
      </w:r>
    </w:p>
  </w:comment>
  <w:comment w:id="87" w:author="Cooper,David" w:date="2025-04-05T14:25:00Z" w:initials="C">
    <w:p w14:paraId="5DC8634D" w14:textId="77777777" w:rsidR="004C1A79" w:rsidRDefault="004C1A79" w:rsidP="00DE743F">
      <w:r>
        <w:rPr>
          <w:rStyle w:val="CommentReference"/>
        </w:rPr>
        <w:annotationRef/>
      </w:r>
      <w:r>
        <w:rPr>
          <w:color w:val="000000"/>
          <w:sz w:val="20"/>
          <w:szCs w:val="20"/>
        </w:rPr>
        <w:t>because you don’t know what is beneath the surface, these data may be misleading.  For example if you have fines on the surface but all coarse sand beneath, the seedlings could all desiccate.  However, fines over fines could mean survival.</w:t>
      </w:r>
    </w:p>
  </w:comment>
  <w:comment w:id="91" w:author="Cooper,David" w:date="2025-04-05T14:26:00Z" w:initials="C">
    <w:p w14:paraId="7302531E" w14:textId="77777777" w:rsidR="00E24A13" w:rsidRDefault="00E24A13" w:rsidP="00B4628A">
      <w:r>
        <w:rPr>
          <w:rStyle w:val="CommentReference"/>
        </w:rPr>
        <w:annotationRef/>
      </w:r>
      <w:r>
        <w:rPr>
          <w:color w:val="000000"/>
          <w:sz w:val="20"/>
          <w:szCs w:val="20"/>
        </w:rPr>
        <w:t>this is a very folksy way to report these data.  Maybe stiffen it up a bit.</w:t>
      </w:r>
    </w:p>
  </w:comment>
  <w:comment w:id="93" w:author="Quentin R McCalla" w:date="2025-04-09T09:25:00Z" w:initials="QM">
    <w:p w14:paraId="59E453AC" w14:textId="77777777" w:rsidR="004349BE" w:rsidRDefault="004349BE" w:rsidP="004349BE">
      <w:pPr>
        <w:pStyle w:val="CommentText"/>
      </w:pPr>
      <w:r>
        <w:rPr>
          <w:rStyle w:val="CommentReference"/>
        </w:rPr>
        <w:annotationRef/>
      </w:r>
      <w:r>
        <w:t>cite</w:t>
      </w:r>
    </w:p>
  </w:comment>
  <w:comment w:id="94" w:author="Cooper,David" w:date="2025-04-05T14:27:00Z" w:initials="C">
    <w:p w14:paraId="47A4440E" w14:textId="554E3F69" w:rsidR="00E24A13" w:rsidRDefault="00E24A13" w:rsidP="00FA28B7">
      <w:r>
        <w:rPr>
          <w:rStyle w:val="CommentReference"/>
        </w:rPr>
        <w:annotationRef/>
      </w:r>
      <w:r>
        <w:rPr>
          <w:color w:val="000000"/>
          <w:sz w:val="20"/>
          <w:szCs w:val="20"/>
        </w:rPr>
        <w:t>?</w:t>
      </w:r>
    </w:p>
  </w:comment>
  <w:comment w:id="95" w:author="Quentin R McCalla" w:date="2025-04-09T09:32:00Z" w:initials="QM">
    <w:p w14:paraId="706571D4" w14:textId="77777777" w:rsidR="00FB0D86" w:rsidRDefault="00FB0D86" w:rsidP="00FB0D86">
      <w:pPr>
        <w:pStyle w:val="CommentText"/>
      </w:pPr>
      <w:r>
        <w:rPr>
          <w:rStyle w:val="CommentReference"/>
        </w:rPr>
        <w:annotationRef/>
      </w:r>
      <w:r>
        <w:t>cite</w:t>
      </w:r>
    </w:p>
  </w:comment>
  <w:comment w:id="96" w:author="Quentin R McCalla" w:date="2025-04-09T09:35:00Z" w:initials="QM">
    <w:p w14:paraId="1B436063" w14:textId="77777777" w:rsidR="00FB0D86" w:rsidRDefault="00FB0D86" w:rsidP="00FB0D86">
      <w:pPr>
        <w:pStyle w:val="CommentText"/>
      </w:pPr>
      <w:r>
        <w:rPr>
          <w:rStyle w:val="CommentReference"/>
        </w:rPr>
        <w:annotationRef/>
      </w:r>
      <w:r>
        <w:t>reword</w:t>
      </w:r>
    </w:p>
  </w:comment>
  <w:comment w:id="97" w:author="Cooper,David" w:date="2025-04-05T14:30:00Z" w:initials="C">
    <w:p w14:paraId="251026E6" w14:textId="61E3DE5B" w:rsidR="00E24A13" w:rsidRDefault="00E24A13" w:rsidP="00982143">
      <w:r>
        <w:rPr>
          <w:rStyle w:val="CommentReference"/>
        </w:rPr>
        <w:annotationRef/>
      </w:r>
      <w:r>
        <w:rPr>
          <w:color w:val="000000"/>
          <w:sz w:val="20"/>
          <w:szCs w:val="20"/>
        </w:rPr>
        <w:t>IN the upper Colorado River drainage this species lives &gt;200 years.</w:t>
      </w:r>
    </w:p>
  </w:comment>
  <w:comment w:id="99" w:author="Cooper,David" w:date="2025-04-05T14:30:00Z" w:initials="C">
    <w:p w14:paraId="58B55392" w14:textId="77777777" w:rsidR="00E24A13" w:rsidRDefault="00E24A13" w:rsidP="003F6EB3">
      <w:r>
        <w:rPr>
          <w:rStyle w:val="CommentReference"/>
        </w:rPr>
        <w:annotationRef/>
      </w:r>
      <w:r>
        <w:rPr>
          <w:color w:val="000000"/>
          <w:sz w:val="20"/>
          <w:szCs w:val="20"/>
        </w:rPr>
        <w:t>citation?</w:t>
      </w:r>
    </w:p>
  </w:comment>
  <w:comment w:id="100" w:author="Quentin R McCalla" w:date="2025-04-09T09:38:00Z" w:initials="QM">
    <w:p w14:paraId="51CBD08D" w14:textId="77777777" w:rsidR="00E03ECE" w:rsidRDefault="00E03ECE" w:rsidP="00E03ECE">
      <w:pPr>
        <w:pStyle w:val="CommentText"/>
      </w:pPr>
      <w:r>
        <w:rPr>
          <w:rStyle w:val="CommentReference"/>
        </w:rPr>
        <w:annotationRef/>
      </w:r>
      <w:r>
        <w:t>clarify</w:t>
      </w:r>
    </w:p>
  </w:comment>
  <w:comment w:id="101" w:author="Quentin R McCalla" w:date="2025-04-09T09:37:00Z" w:initials="QM">
    <w:p w14:paraId="334572EC" w14:textId="414C2221" w:rsidR="00E03ECE" w:rsidRDefault="00E03ECE" w:rsidP="00E03ECE">
      <w:pPr>
        <w:pStyle w:val="CommentText"/>
      </w:pPr>
      <w:r>
        <w:rPr>
          <w:rStyle w:val="CommentReference"/>
        </w:rPr>
        <w:annotationRef/>
      </w:r>
      <w:r>
        <w:t>Take pictures of cores under scope</w:t>
      </w:r>
    </w:p>
  </w:comment>
  <w:comment w:id="102"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103" w:author="Quentin R McCalla" w:date="2025-04-09T09:39:00Z" w:initials="QM">
    <w:p w14:paraId="209FCC51" w14:textId="77777777" w:rsidR="00E03ECE" w:rsidRDefault="00E03ECE" w:rsidP="00E03ECE">
      <w:pPr>
        <w:pStyle w:val="CommentText"/>
      </w:pPr>
      <w:r>
        <w:rPr>
          <w:rStyle w:val="CommentReference"/>
        </w:rPr>
        <w:annotationRef/>
      </w:r>
      <w:r>
        <w:t>cited</w:t>
      </w:r>
    </w:p>
  </w:comment>
  <w:comment w:id="104" w:author="Merritt, David - FS, CO" w:date="2025-04-07T12:53:00Z" w:initials="MDFC">
    <w:p w14:paraId="7895A264" w14:textId="51A8C9F8" w:rsidR="00512C0B" w:rsidRDefault="00512C0B" w:rsidP="00512C0B">
      <w:pPr>
        <w:pStyle w:val="CommentText"/>
      </w:pPr>
      <w:r>
        <w:rPr>
          <w:rStyle w:val="CommentReference"/>
        </w:rPr>
        <w:annotationRef/>
      </w:r>
      <w:r>
        <w:t>Need to cite every time.</w:t>
      </w:r>
    </w:p>
  </w:comment>
  <w:comment w:id="106" w:author="Quentin R McCalla" w:date="2025-04-09T09:43:00Z" w:initials="QM">
    <w:p w14:paraId="53F3632A" w14:textId="77777777" w:rsidR="00E03ECE" w:rsidRDefault="00E03ECE" w:rsidP="00E03ECE">
      <w:pPr>
        <w:pStyle w:val="CommentText"/>
      </w:pPr>
      <w:r>
        <w:rPr>
          <w:rStyle w:val="CommentReference"/>
        </w:rPr>
        <w:annotationRef/>
      </w:r>
      <w:r>
        <w:t>USDA or growing season paper</w:t>
      </w:r>
    </w:p>
  </w:comment>
  <w:comment w:id="107" w:author="Quentin R McCalla" w:date="2025-04-09T09:44:00Z" w:initials="QM">
    <w:p w14:paraId="4C7ABDA1" w14:textId="77777777" w:rsidR="00E03ECE" w:rsidRDefault="00E03ECE" w:rsidP="00E03ECE">
      <w:pPr>
        <w:pStyle w:val="CommentText"/>
      </w:pPr>
      <w:r>
        <w:rPr>
          <w:rStyle w:val="CommentReference"/>
        </w:rPr>
        <w:annotationRef/>
      </w:r>
      <w:r>
        <w:t>cite</w:t>
      </w:r>
    </w:p>
  </w:comment>
  <w:comment w:id="108" w:author="Quentin R McCalla" w:date="2025-04-09T09:47:00Z" w:initials="QM">
    <w:p w14:paraId="79A352D5" w14:textId="77777777" w:rsidR="00B522C1" w:rsidRDefault="00B522C1" w:rsidP="00B522C1">
      <w:pPr>
        <w:pStyle w:val="CommentText"/>
      </w:pPr>
      <w:r>
        <w:rPr>
          <w:rStyle w:val="CommentReference"/>
        </w:rPr>
        <w:annotationRef/>
      </w:r>
      <w:r>
        <w:t>Clarify</w:t>
      </w:r>
    </w:p>
  </w:comment>
  <w:comment w:id="109"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110" w:author="Quentin R McCalla" w:date="2025-04-09T09:49:00Z" w:initials="QM">
    <w:p w14:paraId="0A7C84E8" w14:textId="54D7B850" w:rsidR="00B522C1" w:rsidRDefault="00B522C1" w:rsidP="00B522C1">
      <w:pPr>
        <w:pStyle w:val="CommentText"/>
      </w:pPr>
      <w:r>
        <w:rPr>
          <w:rStyle w:val="CommentReference"/>
        </w:rPr>
        <w:annotationRef/>
      </w:r>
      <w:r>
        <w:t>New word</w:t>
      </w:r>
    </w:p>
  </w:comment>
  <w:comment w:id="111" w:author="Cooper,David" w:date="2025-04-05T14:39:00Z" w:initials="C">
    <w:p w14:paraId="448D2532" w14:textId="4F50F3AC" w:rsidR="00B078D0" w:rsidRDefault="00B078D0" w:rsidP="004B070B">
      <w:r>
        <w:rPr>
          <w:rStyle w:val="CommentReference"/>
        </w:rPr>
        <w:annotationRef/>
      </w:r>
      <w:r>
        <w:rPr>
          <w:color w:val="000000"/>
          <w:sz w:val="20"/>
          <w:szCs w:val="20"/>
        </w:rPr>
        <w:t>this is speculation?</w:t>
      </w:r>
    </w:p>
  </w:comment>
  <w:comment w:id="112" w:author="Quentin R McCalla" w:date="2025-04-09T09:54:00Z" w:initials="QM">
    <w:p w14:paraId="4E9B7E01" w14:textId="77777777" w:rsidR="00B522C1" w:rsidRDefault="00B522C1" w:rsidP="00B522C1">
      <w:pPr>
        <w:pStyle w:val="CommentText"/>
      </w:pPr>
      <w:r>
        <w:rPr>
          <w:rStyle w:val="CommentReference"/>
        </w:rPr>
        <w:annotationRef/>
      </w:r>
      <w:r>
        <w:t>Conservative estimates?</w:t>
      </w:r>
    </w:p>
  </w:comment>
  <w:comment w:id="113"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114" w:author="Quentin R McCalla" w:date="2025-04-09T09:59:00Z" w:initials="QM">
    <w:p w14:paraId="478D8228" w14:textId="77777777" w:rsidR="00AE20AD" w:rsidRDefault="00AE20AD" w:rsidP="00AE20AD">
      <w:pPr>
        <w:pStyle w:val="CommentText"/>
      </w:pPr>
      <w:r>
        <w:rPr>
          <w:rStyle w:val="CommentReference"/>
        </w:rPr>
        <w:annotationRef/>
      </w:r>
      <w:r>
        <w:t>clarify</w:t>
      </w:r>
    </w:p>
  </w:comment>
  <w:comment w:id="119"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C76CC0" w15:done="0"/>
  <w15:commentEx w15:paraId="26B09AA2" w15:done="0"/>
  <w15:commentEx w15:paraId="0B0E5F78" w15:done="0"/>
  <w15:commentEx w15:paraId="7F062486" w15:done="0"/>
  <w15:commentEx w15:paraId="7032514A" w15:done="0"/>
  <w15:commentEx w15:paraId="100B34EB" w15:done="0"/>
  <w15:commentEx w15:paraId="587636F1" w15:done="0"/>
  <w15:commentEx w15:paraId="0B34925C" w15:done="0"/>
  <w15:commentEx w15:paraId="572592C6" w15:done="0"/>
  <w15:commentEx w15:paraId="50C7B699" w15:done="0"/>
  <w15:commentEx w15:paraId="673D62DF" w15:done="0"/>
  <w15:commentEx w15:paraId="6F175F5B" w15:done="0"/>
  <w15:commentEx w15:paraId="1E6D5FE1" w15:paraIdParent="6F175F5B" w15:done="0"/>
  <w15:commentEx w15:paraId="6F6CE436" w15:done="0"/>
  <w15:commentEx w15:paraId="3763F15A" w15:done="0"/>
  <w15:commentEx w15:paraId="403DA650" w15:done="0"/>
  <w15:commentEx w15:paraId="6ABD28F1" w15:done="0"/>
  <w15:commentEx w15:paraId="6C457FDF" w15:done="0"/>
  <w15:commentEx w15:paraId="07F9CF4E" w15:done="0"/>
  <w15:commentEx w15:paraId="37511F23" w15:done="0"/>
  <w15:commentEx w15:paraId="0B8836FC" w15:done="0"/>
  <w15:commentEx w15:paraId="0F5A7702" w15:done="0"/>
  <w15:commentEx w15:paraId="04BA4DB5" w15:paraIdParent="0F5A7702" w15:done="0"/>
  <w15:commentEx w15:paraId="6833297F" w15:done="0"/>
  <w15:commentEx w15:paraId="4291ED7B" w15:done="0"/>
  <w15:commentEx w15:paraId="75D89A83" w15:done="0"/>
  <w15:commentEx w15:paraId="27FBF187" w15:done="0"/>
  <w15:commentEx w15:paraId="40B74509" w15:done="0"/>
  <w15:commentEx w15:paraId="0798313D" w15:done="0"/>
  <w15:commentEx w15:paraId="098EBC43" w15:done="0"/>
  <w15:commentEx w15:paraId="277646E5" w15:done="0"/>
  <w15:commentEx w15:paraId="17A6B6F0" w15:done="0"/>
  <w15:commentEx w15:paraId="4BE66DFF" w15:done="0"/>
  <w15:commentEx w15:paraId="1D5FEA44" w15:done="0"/>
  <w15:commentEx w15:paraId="30886226" w15:done="0"/>
  <w15:commentEx w15:paraId="7B598833" w15:paraIdParent="30886226" w15:done="0"/>
  <w15:commentEx w15:paraId="4B644DD6" w15:done="0"/>
  <w15:commentEx w15:paraId="421DCCE5" w15:done="0"/>
  <w15:commentEx w15:paraId="6392395D" w15:done="0"/>
  <w15:commentEx w15:paraId="688288EE" w15:done="0"/>
  <w15:commentEx w15:paraId="44D7F498" w15:done="0"/>
  <w15:commentEx w15:paraId="76175D26" w15:done="0"/>
  <w15:commentEx w15:paraId="4FC42864" w15:done="0"/>
  <w15:commentEx w15:paraId="577EEF4A" w15:done="0"/>
  <w15:commentEx w15:paraId="7E5256A3" w15:done="0"/>
  <w15:commentEx w15:paraId="5DC8634D" w15:done="0"/>
  <w15:commentEx w15:paraId="7302531E" w15:done="0"/>
  <w15:commentEx w15:paraId="59E453AC" w15:done="0"/>
  <w15:commentEx w15:paraId="47A4440E" w15:done="0"/>
  <w15:commentEx w15:paraId="706571D4" w15:done="0"/>
  <w15:commentEx w15:paraId="1B436063" w15:done="0"/>
  <w15:commentEx w15:paraId="251026E6" w15:done="0"/>
  <w15:commentEx w15:paraId="58B55392" w15:done="0"/>
  <w15:commentEx w15:paraId="51CBD08D" w15:done="0"/>
  <w15:commentEx w15:paraId="334572EC" w15:done="0"/>
  <w15:commentEx w15:paraId="5AFA2984" w15:paraIdParent="334572EC" w15:done="0"/>
  <w15:commentEx w15:paraId="209FCC51" w15:done="0"/>
  <w15:commentEx w15:paraId="7895A264" w15:done="0"/>
  <w15:commentEx w15:paraId="53F3632A" w15:done="0"/>
  <w15:commentEx w15:paraId="4C7ABDA1" w15:done="0"/>
  <w15:commentEx w15:paraId="79A352D5" w15:done="0"/>
  <w15:commentEx w15:paraId="686BAC63" w15:done="0"/>
  <w15:commentEx w15:paraId="0A7C84E8" w15:done="0"/>
  <w15:commentEx w15:paraId="448D2532" w15:done="0"/>
  <w15:commentEx w15:paraId="4E9B7E01" w15:done="0"/>
  <w15:commentEx w15:paraId="3649FAE3" w15:done="0"/>
  <w15:commentEx w15:paraId="478D8228"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B96839B" w16cex:dateUtc="2025-04-05T19:08:00Z"/>
  <w16cex:commentExtensible w16cex:durableId="41722108" w16cex:dateUtc="2025-04-05T19:09:00Z"/>
  <w16cex:commentExtensible w16cex:durableId="374E5913" w16cex:dateUtc="2025-04-05T19:10:00Z"/>
  <w16cex:commentExtensible w16cex:durableId="6B93857B" w16cex:dateUtc="2025-04-07T13:25:00Z"/>
  <w16cex:commentExtensible w16cex:durableId="5E1D1864" w16cex:dateUtc="2025-04-05T19:11:00Z"/>
  <w16cex:commentExtensible w16cex:durableId="47DBDCBD" w16cex:dateUtc="2025-04-05T19:12:00Z"/>
  <w16cex:commentExtensible w16cex:durableId="7C5BC1EB" w16cex:dateUtc="2025-04-08T18:34:00Z"/>
  <w16cex:commentExtensible w16cex:durableId="6CF71706" w16cex:dateUtc="2025-04-07T14:54:00Z"/>
  <w16cex:commentExtensible w16cex:durableId="7A0F1FC4" w16cex:dateUtc="2025-04-07T22:15:00Z"/>
  <w16cex:commentExtensible w16cex:durableId="4007AF54" w16cex:dateUtc="2025-04-07T22:16:00Z"/>
  <w16cex:commentExtensible w16cex:durableId="40B1D132" w16cex:dateUtc="2025-04-07T22:39:00Z"/>
  <w16cex:commentExtensible w16cex:durableId="695EEFC0" w16cex:dateUtc="2025-04-07T22:24:00Z"/>
  <w16cex:commentExtensible w16cex:durableId="584C0021" w16cex:dateUtc="2025-04-07T22:28:00Z"/>
  <w16cex:commentExtensible w16cex:durableId="1DE337CA" w16cex:dateUtc="2025-04-07T22:27:00Z"/>
  <w16cex:commentExtensible w16cex:durableId="5FD4F71F" w16cex:dateUtc="2025-04-07T22:31:00Z"/>
  <w16cex:commentExtensible w16cex:durableId="273B494E" w16cex:dateUtc="2025-04-07T22:34:00Z"/>
  <w16cex:commentExtensible w16cex:durableId="26295F07" w16cex:dateUtc="2025-04-05T19:22:00Z"/>
  <w16cex:commentExtensible w16cex:durableId="460D7C3F" w16cex:dateUtc="2025-04-05T19:20:00Z"/>
  <w16cex:commentExtensible w16cex:durableId="1BBD7E2A" w16cex:dateUtc="2025-04-07T22:43:00Z"/>
  <w16cex:commentExtensible w16cex:durableId="40A5CBEE" w16cex:dateUtc="2025-04-07T22:42:00Z"/>
  <w16cex:commentExtensible w16cex:durableId="723D1F44" w16cex:dateUtc="2025-04-07T22:41:00Z"/>
  <w16cex:commentExtensible w16cex:durableId="63B4AA6A" w16cex:dateUtc="2025-04-07T22:48:00Z"/>
  <w16cex:commentExtensible w16cex:durableId="5317C3A1" w16cex:dateUtc="2025-04-07T22:49:00Z"/>
  <w16cex:commentExtensible w16cex:durableId="013E29E2" w16cex:dateUtc="2025-04-07T22:50:00Z"/>
  <w16cex:commentExtensible w16cex:durableId="2C56810F" w16cex:dateUtc="2025-04-07T22:52:00Z"/>
  <w16cex:commentExtensible w16cex:durableId="662832EE" w16cex:dateUtc="2025-04-05T19:24:00Z"/>
  <w16cex:commentExtensible w16cex:durableId="76D15688" w16cex:dateUtc="2025-04-05T19:19:00Z"/>
  <w16cex:commentExtensible w16cex:durableId="424136DF" w16cex:dateUtc="2025-04-07T14:52:00Z"/>
  <w16cex:commentExtensible w16cex:durableId="2C747615" w16cex:dateUtc="2025-04-05T19:30:00Z"/>
  <w16cex:commentExtensible w16cex:durableId="1D81D4B3" w16cex:dateUtc="2025-04-05T19:31:00Z"/>
  <w16cex:commentExtensible w16cex:durableId="297A34D3" w16cex:dateUtc="2025-04-07T18:16:00Z"/>
  <w16cex:commentExtensible w16cex:durableId="559EA742" w16cex:dateUtc="2025-04-09T16:02:00Z"/>
  <w16cex:commentExtensible w16cex:durableId="36722520" w16cex:dateUtc="2025-04-05T19:45:00Z"/>
  <w16cex:commentExtensible w16cex:durableId="58688C7B" w16cex:dateUtc="2025-04-05T19:54:00Z"/>
  <w16cex:commentExtensible w16cex:durableId="6E28C60A" w16cex:dateUtc="2025-04-05T19:58:00Z"/>
  <w16cex:commentExtensible w16cex:durableId="2A61AC41" w16cex:dateUtc="2025-04-07T18:38:00Z"/>
  <w16cex:commentExtensible w16cex:durableId="6BCE49B2" w16cex:dateUtc="2025-04-05T19:59:00Z"/>
  <w16cex:commentExtensible w16cex:durableId="064A3C9A" w16cex:dateUtc="2025-04-07T18:45:00Z"/>
  <w16cex:commentExtensible w16cex:durableId="51316A5E" w16cex:dateUtc="2025-04-09T16:07:00Z"/>
  <w16cex:commentExtensible w16cex:durableId="587DA836" w16cex:dateUtc="2025-04-09T16:15:00Z"/>
  <w16cex:commentExtensible w16cex:durableId="5BAA3081" w16cex:dateUtc="2025-04-05T20:19:00Z"/>
  <w16cex:commentExtensible w16cex:durableId="587ECB09" w16cex:dateUtc="2025-04-09T16:14:00Z"/>
  <w16cex:commentExtensible w16cex:durableId="0F034404" w16cex:dateUtc="2025-04-09T16:16:00Z"/>
  <w16cex:commentExtensible w16cex:durableId="12EC72E9" w16cex:dateUtc="2025-04-05T20:20:00Z"/>
  <w16cex:commentExtensible w16cex:durableId="73E7B13A" w16cex:dateUtc="2025-04-05T20:21:00Z"/>
  <w16cex:commentExtensible w16cex:durableId="7E02B733" w16cex:dateUtc="2025-04-05T20:25:00Z"/>
  <w16cex:commentExtensible w16cex:durableId="4D8516C6" w16cex:dateUtc="2025-04-05T20:26:00Z"/>
  <w16cex:commentExtensible w16cex:durableId="3072244A" w16cex:dateUtc="2025-04-09T16:25:00Z"/>
  <w16cex:commentExtensible w16cex:durableId="1CE7B24A" w16cex:dateUtc="2025-04-05T20:27:00Z"/>
  <w16cex:commentExtensible w16cex:durableId="396B6941" w16cex:dateUtc="2025-04-09T16:32:00Z"/>
  <w16cex:commentExtensible w16cex:durableId="60230A27" w16cex:dateUtc="2025-04-09T16:35:00Z"/>
  <w16cex:commentExtensible w16cex:durableId="4F17DFBF" w16cex:dateUtc="2025-04-05T20:30:00Z"/>
  <w16cex:commentExtensible w16cex:durableId="6DF7C9C3" w16cex:dateUtc="2025-04-05T20:30:00Z"/>
  <w16cex:commentExtensible w16cex:durableId="2653D236" w16cex:dateUtc="2025-04-09T16:38:00Z"/>
  <w16cex:commentExtensible w16cex:durableId="35A6D6DA" w16cex:dateUtc="2025-04-09T16:37:00Z"/>
  <w16cex:commentExtensible w16cex:durableId="757EAB19" w16cex:dateUtc="2025-04-09T16:37:00Z"/>
  <w16cex:commentExtensible w16cex:durableId="19D941D0" w16cex:dateUtc="2025-04-09T16:39:00Z"/>
  <w16cex:commentExtensible w16cex:durableId="0D532162" w16cex:dateUtc="2025-04-07T18:53:00Z"/>
  <w16cex:commentExtensible w16cex:durableId="15B6F435" w16cex:dateUtc="2025-04-09T16:43:00Z"/>
  <w16cex:commentExtensible w16cex:durableId="5422D7D7" w16cex:dateUtc="2025-04-09T16:44:00Z"/>
  <w16cex:commentExtensible w16cex:durableId="379D2178" w16cex:dateUtc="2025-04-09T16:47:00Z"/>
  <w16cex:commentExtensible w16cex:durableId="5167C655" w16cex:dateUtc="2025-04-09T16:51:00Z"/>
  <w16cex:commentExtensible w16cex:durableId="405558C9" w16cex:dateUtc="2025-04-09T16:49:00Z"/>
  <w16cex:commentExtensible w16cex:durableId="1413C1A8" w16cex:dateUtc="2025-04-05T20:39:00Z"/>
  <w16cex:commentExtensible w16cex:durableId="37BE0FAC" w16cex:dateUtc="2025-04-09T16:54:00Z"/>
  <w16cex:commentExtensible w16cex:durableId="3F243868" w16cex:dateUtc="2025-04-09T16:55:00Z"/>
  <w16cex:commentExtensible w16cex:durableId="5D9050C0" w16cex:dateUtc="2025-04-09T16:59: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C76CC0" w16cid:durableId="6B96839B"/>
  <w16cid:commentId w16cid:paraId="26B09AA2" w16cid:durableId="41722108"/>
  <w16cid:commentId w16cid:paraId="0B0E5F78" w16cid:durableId="374E5913"/>
  <w16cid:commentId w16cid:paraId="7F062486" w16cid:durableId="6B93857B"/>
  <w16cid:commentId w16cid:paraId="7032514A" w16cid:durableId="5E1D1864"/>
  <w16cid:commentId w16cid:paraId="100B34EB" w16cid:durableId="47DBDCBD"/>
  <w16cid:commentId w16cid:paraId="587636F1" w16cid:durableId="7C5BC1EB"/>
  <w16cid:commentId w16cid:paraId="0B34925C" w16cid:durableId="6CF71706"/>
  <w16cid:commentId w16cid:paraId="572592C6" w16cid:durableId="7A0F1FC4"/>
  <w16cid:commentId w16cid:paraId="50C7B699" w16cid:durableId="4007AF54"/>
  <w16cid:commentId w16cid:paraId="673D62DF" w16cid:durableId="40B1D132"/>
  <w16cid:commentId w16cid:paraId="6F175F5B" w16cid:durableId="695EEFC0"/>
  <w16cid:commentId w16cid:paraId="1E6D5FE1" w16cid:durableId="584C0021"/>
  <w16cid:commentId w16cid:paraId="6F6CE436" w16cid:durableId="1DE337CA"/>
  <w16cid:commentId w16cid:paraId="3763F15A" w16cid:durableId="5FD4F71F"/>
  <w16cid:commentId w16cid:paraId="403DA650" w16cid:durableId="273B494E"/>
  <w16cid:commentId w16cid:paraId="6ABD28F1" w16cid:durableId="26295F07"/>
  <w16cid:commentId w16cid:paraId="6C457FDF" w16cid:durableId="460D7C3F"/>
  <w16cid:commentId w16cid:paraId="07F9CF4E" w16cid:durableId="1BBD7E2A"/>
  <w16cid:commentId w16cid:paraId="37511F23" w16cid:durableId="40A5CBEE"/>
  <w16cid:commentId w16cid:paraId="0B8836FC" w16cid:durableId="723D1F44"/>
  <w16cid:commentId w16cid:paraId="0F5A7702" w16cid:durableId="63B4AA6A"/>
  <w16cid:commentId w16cid:paraId="04BA4DB5" w16cid:durableId="5317C3A1"/>
  <w16cid:commentId w16cid:paraId="6833297F" w16cid:durableId="013E29E2"/>
  <w16cid:commentId w16cid:paraId="4291ED7B" w16cid:durableId="2C56810F"/>
  <w16cid:commentId w16cid:paraId="75D89A83" w16cid:durableId="662832EE"/>
  <w16cid:commentId w16cid:paraId="27FBF187" w16cid:durableId="76D15688"/>
  <w16cid:commentId w16cid:paraId="40B74509" w16cid:durableId="424136DF"/>
  <w16cid:commentId w16cid:paraId="0798313D" w16cid:durableId="2C747615"/>
  <w16cid:commentId w16cid:paraId="098EBC43" w16cid:durableId="1D81D4B3"/>
  <w16cid:commentId w16cid:paraId="277646E5" w16cid:durableId="297A34D3"/>
  <w16cid:commentId w16cid:paraId="17A6B6F0" w16cid:durableId="559EA742"/>
  <w16cid:commentId w16cid:paraId="4BE66DFF" w16cid:durableId="36722520"/>
  <w16cid:commentId w16cid:paraId="1D5FEA44" w16cid:durableId="58688C7B"/>
  <w16cid:commentId w16cid:paraId="30886226" w16cid:durableId="6E28C60A"/>
  <w16cid:commentId w16cid:paraId="7B598833" w16cid:durableId="2A61AC41"/>
  <w16cid:commentId w16cid:paraId="4B644DD6" w16cid:durableId="6BCE49B2"/>
  <w16cid:commentId w16cid:paraId="421DCCE5" w16cid:durableId="064A3C9A"/>
  <w16cid:commentId w16cid:paraId="6392395D" w16cid:durableId="51316A5E"/>
  <w16cid:commentId w16cid:paraId="688288EE" w16cid:durableId="587DA836"/>
  <w16cid:commentId w16cid:paraId="44D7F498" w16cid:durableId="5BAA3081"/>
  <w16cid:commentId w16cid:paraId="76175D26" w16cid:durableId="587ECB09"/>
  <w16cid:commentId w16cid:paraId="4FC42864" w16cid:durableId="0F034404"/>
  <w16cid:commentId w16cid:paraId="577EEF4A" w16cid:durableId="12EC72E9"/>
  <w16cid:commentId w16cid:paraId="7E5256A3" w16cid:durableId="73E7B13A"/>
  <w16cid:commentId w16cid:paraId="5DC8634D" w16cid:durableId="7E02B733"/>
  <w16cid:commentId w16cid:paraId="7302531E" w16cid:durableId="4D8516C6"/>
  <w16cid:commentId w16cid:paraId="59E453AC" w16cid:durableId="3072244A"/>
  <w16cid:commentId w16cid:paraId="47A4440E" w16cid:durableId="1CE7B24A"/>
  <w16cid:commentId w16cid:paraId="706571D4" w16cid:durableId="396B6941"/>
  <w16cid:commentId w16cid:paraId="1B436063" w16cid:durableId="60230A27"/>
  <w16cid:commentId w16cid:paraId="251026E6" w16cid:durableId="4F17DFBF"/>
  <w16cid:commentId w16cid:paraId="58B55392" w16cid:durableId="6DF7C9C3"/>
  <w16cid:commentId w16cid:paraId="51CBD08D" w16cid:durableId="2653D236"/>
  <w16cid:commentId w16cid:paraId="334572EC" w16cid:durableId="35A6D6DA"/>
  <w16cid:commentId w16cid:paraId="5AFA2984" w16cid:durableId="757EAB19"/>
  <w16cid:commentId w16cid:paraId="209FCC51" w16cid:durableId="19D941D0"/>
  <w16cid:commentId w16cid:paraId="7895A264" w16cid:durableId="0D532162"/>
  <w16cid:commentId w16cid:paraId="53F3632A" w16cid:durableId="15B6F435"/>
  <w16cid:commentId w16cid:paraId="4C7ABDA1" w16cid:durableId="5422D7D7"/>
  <w16cid:commentId w16cid:paraId="79A352D5" w16cid:durableId="379D2178"/>
  <w16cid:commentId w16cid:paraId="686BAC63" w16cid:durableId="5167C655"/>
  <w16cid:commentId w16cid:paraId="0A7C84E8" w16cid:durableId="405558C9"/>
  <w16cid:commentId w16cid:paraId="448D2532" w16cid:durableId="1413C1A8"/>
  <w16cid:commentId w16cid:paraId="4E9B7E01" w16cid:durableId="37BE0FAC"/>
  <w16cid:commentId w16cid:paraId="3649FAE3" w16cid:durableId="3F243868"/>
  <w16cid:commentId w16cid:paraId="478D8228" w16cid:durableId="5D9050C0"/>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E2ECB09" w14:textId="77777777" w:rsidR="00255FF3" w:rsidRDefault="00255FF3">
      <w:pPr>
        <w:spacing w:line="240" w:lineRule="auto"/>
      </w:pPr>
      <w:r>
        <w:separator/>
      </w:r>
    </w:p>
  </w:endnote>
  <w:endnote w:type="continuationSeparator" w:id="0">
    <w:p w14:paraId="4CCFC035" w14:textId="77777777" w:rsidR="00255FF3" w:rsidRDefault="00255F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5D3C51" w14:textId="77777777" w:rsidR="00255FF3" w:rsidRDefault="00255FF3">
      <w:pPr>
        <w:spacing w:line="240" w:lineRule="auto"/>
      </w:pPr>
      <w:r>
        <w:separator/>
      </w:r>
    </w:p>
  </w:footnote>
  <w:footnote w:type="continuationSeparator" w:id="0">
    <w:p w14:paraId="602D5C61" w14:textId="77777777" w:rsidR="00255FF3" w:rsidRDefault="00255FF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ritt, David - FS, CO">
    <w15:presenceInfo w15:providerId="AD" w15:userId="S-1-5-21-2443529608-3098792306-3041422421-299900"/>
  </w15:person>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D.Merritt">
    <w15:presenceInfo w15:providerId="None" w15:userId="D.Merritt"/>
  </w15:person>
  <w15:person w15:author="Peter Z Fule">
    <w15:presenceInfo w15:providerId="AD" w15:userId="S::Pete.Fule@nau.edu::61e357e4-cd39-4e5b-9578-d13c579a158e"/>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57F69"/>
    <w:rsid w:val="000D1C18"/>
    <w:rsid w:val="00107F5F"/>
    <w:rsid w:val="00110FC9"/>
    <w:rsid w:val="00140FC2"/>
    <w:rsid w:val="001504C0"/>
    <w:rsid w:val="00197849"/>
    <w:rsid w:val="001A5A20"/>
    <w:rsid w:val="001C783B"/>
    <w:rsid w:val="002245EF"/>
    <w:rsid w:val="00244F4F"/>
    <w:rsid w:val="00255FF3"/>
    <w:rsid w:val="00271AE2"/>
    <w:rsid w:val="00276F26"/>
    <w:rsid w:val="002B2A01"/>
    <w:rsid w:val="002B6513"/>
    <w:rsid w:val="00343140"/>
    <w:rsid w:val="00367065"/>
    <w:rsid w:val="00370FB4"/>
    <w:rsid w:val="0038100D"/>
    <w:rsid w:val="00387901"/>
    <w:rsid w:val="004349BE"/>
    <w:rsid w:val="00462DF1"/>
    <w:rsid w:val="004C1A79"/>
    <w:rsid w:val="004F6371"/>
    <w:rsid w:val="00512C0B"/>
    <w:rsid w:val="00516EBF"/>
    <w:rsid w:val="00563AD9"/>
    <w:rsid w:val="005901E8"/>
    <w:rsid w:val="005E0FF8"/>
    <w:rsid w:val="005E2653"/>
    <w:rsid w:val="00635413"/>
    <w:rsid w:val="0064393E"/>
    <w:rsid w:val="00692820"/>
    <w:rsid w:val="00692843"/>
    <w:rsid w:val="00697AE0"/>
    <w:rsid w:val="00697D5A"/>
    <w:rsid w:val="00777E8D"/>
    <w:rsid w:val="007838C1"/>
    <w:rsid w:val="007956F7"/>
    <w:rsid w:val="007D43EB"/>
    <w:rsid w:val="007F680C"/>
    <w:rsid w:val="008279F5"/>
    <w:rsid w:val="00843C64"/>
    <w:rsid w:val="00856710"/>
    <w:rsid w:val="008625F9"/>
    <w:rsid w:val="00885393"/>
    <w:rsid w:val="008856CC"/>
    <w:rsid w:val="009954F4"/>
    <w:rsid w:val="009E44FD"/>
    <w:rsid w:val="00A003B7"/>
    <w:rsid w:val="00A024BD"/>
    <w:rsid w:val="00A214EA"/>
    <w:rsid w:val="00A22010"/>
    <w:rsid w:val="00A36451"/>
    <w:rsid w:val="00A52FD5"/>
    <w:rsid w:val="00A54640"/>
    <w:rsid w:val="00AD6CE3"/>
    <w:rsid w:val="00AD7E56"/>
    <w:rsid w:val="00AE20AD"/>
    <w:rsid w:val="00B078D0"/>
    <w:rsid w:val="00B30EE6"/>
    <w:rsid w:val="00B44760"/>
    <w:rsid w:val="00B522C1"/>
    <w:rsid w:val="00BE7FD1"/>
    <w:rsid w:val="00C2061C"/>
    <w:rsid w:val="00C309D8"/>
    <w:rsid w:val="00C4242B"/>
    <w:rsid w:val="00C502E4"/>
    <w:rsid w:val="00CB20AA"/>
    <w:rsid w:val="00D23292"/>
    <w:rsid w:val="00D75EBC"/>
    <w:rsid w:val="00D811DE"/>
    <w:rsid w:val="00DF35C2"/>
    <w:rsid w:val="00DF4E13"/>
    <w:rsid w:val="00E03ECE"/>
    <w:rsid w:val="00E24A13"/>
    <w:rsid w:val="00E32D30"/>
    <w:rsid w:val="00E871C0"/>
    <w:rsid w:val="00EB6C45"/>
    <w:rsid w:val="00F4077F"/>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webofscience.com/wos/woscc/full-record/WOS:000311762700006" TargetMode="External"/><Relationship Id="rId13" Type="http://schemas.openxmlformats.org/officeDocument/2006/relationships/hyperlink" Target="https://www.webofscience.com/wos/woscc/full-record/WOS:000305719800004" TargetMode="External"/><Relationship Id="rId3" Type="http://schemas.openxmlformats.org/officeDocument/2006/relationships/hyperlink" Target="https://bioone.org/journals/the-southwestern-naturalist/volume-59/issue-2/F15-MLK-15.1/Avian-use-of-isolated-cottonwood-tamarisk-and-residential-patches-of/10.1894/F15-MLK-15.1.full" TargetMode="External"/><Relationship Id="rId7" Type="http://schemas.openxmlformats.org/officeDocument/2006/relationships/hyperlink" Target="https://www.webofscience.com/wos/woscc/full-record/WOS:000279089100003" TargetMode="External"/><Relationship Id="rId12" Type="http://schemas.openxmlformats.org/officeDocument/2006/relationships/hyperlink" Target="https://www.webofscience.com/wos/woscc/full-record/WOS:000078858200006" TargetMode="External"/><Relationship Id="rId2" Type="http://schemas.openxmlformats.org/officeDocument/2006/relationships/hyperlink" Target="https://www.ingentaconnect.com/content/miiz/actac/2007/00000009/00000001/art00013" TargetMode="External"/><Relationship Id="rId16" Type="http://schemas.openxmlformats.org/officeDocument/2006/relationships/hyperlink" Target="https://www.webofscience.com/wos/woscc/full-record/WOS:000356940500016" TargetMode="External"/><Relationship Id="rId1" Type="http://schemas.openxmlformats.org/officeDocument/2006/relationships/hyperlink" Target="https://link.springer.com/article/10.1007/BF03161668?utm_source=wiley&amp;getft_integrator=wiley" TargetMode="External"/><Relationship Id="rId6" Type="http://schemas.openxmlformats.org/officeDocument/2006/relationships/hyperlink" Target="https://www.webofscience.com/wos/woscc/full-record/WOS:000176475600012" TargetMode="External"/><Relationship Id="rId11" Type="http://schemas.openxmlformats.org/officeDocument/2006/relationships/hyperlink" Target="https://www.webofscience.com/wos/woscc/full-record/WOS:000076717400007" TargetMode="External"/><Relationship Id="rId5" Type="http://schemas.openxmlformats.org/officeDocument/2006/relationships/hyperlink" Target="https://www.webofscience.com/wos/woscc/full-record/WOS:A1993ME26400006" TargetMode="External"/><Relationship Id="rId15" Type="http://schemas.openxmlformats.org/officeDocument/2006/relationships/hyperlink" Target="https://www.webofscience.com/wos/woscc/full-record/WOS:000085329100007" TargetMode="External"/><Relationship Id="rId10" Type="http://schemas.openxmlformats.org/officeDocument/2006/relationships/hyperlink" Target="https://www.webofscience.com/wos/woscc/full-record/WOS:000186452200004" TargetMode="External"/><Relationship Id="rId4" Type="http://schemas.openxmlformats.org/officeDocument/2006/relationships/hyperlink" Target="https://www.webofscience.com/wos/woscc/full-record/WOS:A1992JV60500013" TargetMode="External"/><Relationship Id="rId9" Type="http://schemas.openxmlformats.org/officeDocument/2006/relationships/hyperlink" Target="https://www.webofscience.com/wos/woscc/full-record/WOS:000175693800018" TargetMode="External"/><Relationship Id="rId14" Type="http://schemas.openxmlformats.org/officeDocument/2006/relationships/hyperlink" Target="https://www.webofscience.com/wos/woscc/full-record/WOS:A1983RC76000026"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TotalTime>
  <Pages>41</Pages>
  <Words>14617</Words>
  <Characters>83322</Characters>
  <Application>Microsoft Office Word</Application>
  <DocSecurity>0</DocSecurity>
  <Lines>694</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9</cp:revision>
  <dcterms:created xsi:type="dcterms:W3CDTF">2025-04-07T22:13:00Z</dcterms:created>
  <dcterms:modified xsi:type="dcterms:W3CDTF">2025-04-09T16:59:00Z</dcterms:modified>
</cp:coreProperties>
</file>